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D10A04" w14:textId="77777777" w:rsidR="00F40FA9" w:rsidRDefault="00F40FA9" w:rsidP="00F40FA9">
      <w:pPr>
        <w:spacing w:line="360" w:lineRule="auto"/>
        <w:rPr>
          <w:sz w:val="28"/>
          <w:szCs w:val="32"/>
        </w:rPr>
      </w:pPr>
    </w:p>
    <w:p w14:paraId="347A4147" w14:textId="77777777" w:rsidR="00F40FA9" w:rsidRDefault="00F40FA9" w:rsidP="00F40FA9">
      <w:pPr>
        <w:spacing w:line="360" w:lineRule="auto"/>
        <w:rPr>
          <w:sz w:val="28"/>
          <w:szCs w:val="32"/>
        </w:rPr>
      </w:pPr>
    </w:p>
    <w:p w14:paraId="51270427" w14:textId="77777777" w:rsidR="00F40FA9" w:rsidRDefault="00F40FA9" w:rsidP="00F40FA9">
      <w:pPr>
        <w:spacing w:line="360" w:lineRule="auto"/>
        <w:rPr>
          <w:sz w:val="28"/>
          <w:szCs w:val="32"/>
        </w:rPr>
      </w:pPr>
    </w:p>
    <w:p w14:paraId="60D73152" w14:textId="77777777" w:rsidR="00F40FA9" w:rsidRDefault="00F40FA9" w:rsidP="00F40FA9">
      <w:pPr>
        <w:spacing w:line="360" w:lineRule="auto"/>
        <w:rPr>
          <w:sz w:val="28"/>
          <w:szCs w:val="32"/>
        </w:rPr>
      </w:pPr>
    </w:p>
    <w:p w14:paraId="3A8BF8DF" w14:textId="77777777" w:rsidR="00F40FA9" w:rsidRDefault="00F40FA9" w:rsidP="00F40FA9">
      <w:pPr>
        <w:spacing w:line="360" w:lineRule="auto"/>
        <w:rPr>
          <w:sz w:val="28"/>
          <w:szCs w:val="32"/>
        </w:rPr>
      </w:pPr>
    </w:p>
    <w:p w14:paraId="2DBBD842" w14:textId="573F291F" w:rsidR="000F50AA" w:rsidRPr="00686322" w:rsidRDefault="00686322" w:rsidP="005A4BC4">
      <w:pPr>
        <w:pStyle w:val="Titel"/>
        <w:spacing w:line="360" w:lineRule="auto"/>
        <w:jc w:val="left"/>
        <w:rPr>
          <w:sz w:val="44"/>
          <w:szCs w:val="160"/>
        </w:rPr>
      </w:pPr>
      <w:r>
        <w:rPr>
          <w:sz w:val="44"/>
          <w:szCs w:val="160"/>
        </w:rPr>
        <w:t xml:space="preserve">Zusammenstellung </w:t>
      </w:r>
      <w:r w:rsidR="00D52AA9">
        <w:rPr>
          <w:sz w:val="44"/>
          <w:szCs w:val="160"/>
        </w:rPr>
        <w:t>des optimalen</w:t>
      </w:r>
      <w:r>
        <w:rPr>
          <w:sz w:val="44"/>
          <w:szCs w:val="160"/>
        </w:rPr>
        <w:t xml:space="preserve"> Aktienportfolios aus </w:t>
      </w:r>
      <w:r w:rsidR="00E624FF">
        <w:rPr>
          <w:sz w:val="44"/>
          <w:szCs w:val="160"/>
        </w:rPr>
        <w:t>Aktien des S</w:t>
      </w:r>
      <w:r w:rsidR="00A73097">
        <w:rPr>
          <w:sz w:val="44"/>
          <w:szCs w:val="160"/>
        </w:rPr>
        <w:t>wiss Market Index</w:t>
      </w:r>
    </w:p>
    <w:p w14:paraId="1A642D0D" w14:textId="77777777" w:rsidR="00F40FA9" w:rsidRDefault="00F40FA9" w:rsidP="00F40FA9">
      <w:pPr>
        <w:spacing w:line="360" w:lineRule="auto"/>
        <w:rPr>
          <w:sz w:val="28"/>
          <w:szCs w:val="32"/>
        </w:rPr>
      </w:pPr>
    </w:p>
    <w:p w14:paraId="102113BB" w14:textId="77777777" w:rsidR="00F40FA9" w:rsidRDefault="00F40FA9" w:rsidP="00F40FA9">
      <w:pPr>
        <w:spacing w:line="360" w:lineRule="auto"/>
        <w:rPr>
          <w:sz w:val="28"/>
          <w:szCs w:val="32"/>
        </w:rPr>
      </w:pPr>
    </w:p>
    <w:p w14:paraId="5FFEB5C3" w14:textId="77777777" w:rsidR="00F40FA9" w:rsidRDefault="00F40FA9" w:rsidP="00F40FA9">
      <w:pPr>
        <w:spacing w:line="360" w:lineRule="auto"/>
        <w:rPr>
          <w:sz w:val="28"/>
          <w:szCs w:val="32"/>
        </w:rPr>
      </w:pPr>
    </w:p>
    <w:p w14:paraId="498FE8F5" w14:textId="77777777" w:rsidR="00F40FA9" w:rsidRDefault="00F40FA9" w:rsidP="00F40FA9">
      <w:pPr>
        <w:spacing w:line="360" w:lineRule="auto"/>
        <w:rPr>
          <w:sz w:val="28"/>
          <w:szCs w:val="32"/>
        </w:rPr>
      </w:pPr>
    </w:p>
    <w:p w14:paraId="30E8E728" w14:textId="77777777" w:rsidR="00F40FA9" w:rsidRDefault="00F40FA9" w:rsidP="00F40FA9">
      <w:pPr>
        <w:spacing w:line="360" w:lineRule="auto"/>
        <w:rPr>
          <w:sz w:val="28"/>
          <w:szCs w:val="32"/>
        </w:rPr>
      </w:pPr>
    </w:p>
    <w:p w14:paraId="0A6686C9" w14:textId="51D14678" w:rsidR="00B64AC5" w:rsidRDefault="00B64AC5" w:rsidP="00F40FA9">
      <w:pPr>
        <w:spacing w:line="360" w:lineRule="auto"/>
        <w:rPr>
          <w:sz w:val="28"/>
          <w:szCs w:val="32"/>
        </w:rPr>
      </w:pPr>
      <w:r>
        <w:rPr>
          <w:sz w:val="28"/>
          <w:szCs w:val="32"/>
        </w:rPr>
        <w:t>Studiengang:</w:t>
      </w:r>
      <w:r>
        <w:rPr>
          <w:sz w:val="28"/>
          <w:szCs w:val="32"/>
        </w:rPr>
        <w:tab/>
        <w:t>Applied Information and Data Science</w:t>
      </w:r>
    </w:p>
    <w:p w14:paraId="71F8AF70" w14:textId="2372E922" w:rsidR="00F40FA9" w:rsidRDefault="00F40FA9" w:rsidP="00F40FA9">
      <w:pPr>
        <w:spacing w:line="360" w:lineRule="auto"/>
        <w:rPr>
          <w:sz w:val="28"/>
          <w:szCs w:val="32"/>
        </w:rPr>
      </w:pPr>
      <w:r>
        <w:rPr>
          <w:sz w:val="28"/>
          <w:szCs w:val="32"/>
        </w:rPr>
        <w:t>Modul:</w:t>
      </w:r>
      <w:r>
        <w:rPr>
          <w:sz w:val="28"/>
          <w:szCs w:val="32"/>
        </w:rPr>
        <w:tab/>
      </w:r>
      <w:r>
        <w:rPr>
          <w:sz w:val="28"/>
          <w:szCs w:val="32"/>
        </w:rPr>
        <w:tab/>
      </w:r>
      <w:r w:rsidR="00686322">
        <w:rPr>
          <w:sz w:val="28"/>
          <w:szCs w:val="32"/>
        </w:rPr>
        <w:t>Time Series Analysis in Finance</w:t>
      </w:r>
      <w:r>
        <w:rPr>
          <w:sz w:val="28"/>
          <w:szCs w:val="32"/>
        </w:rPr>
        <w:t xml:space="preserve"> (</w:t>
      </w:r>
      <w:r w:rsidR="00686322">
        <w:rPr>
          <w:sz w:val="28"/>
          <w:szCs w:val="32"/>
        </w:rPr>
        <w:t>TSA01</w:t>
      </w:r>
      <w:r>
        <w:rPr>
          <w:sz w:val="28"/>
          <w:szCs w:val="32"/>
        </w:rPr>
        <w:t>)</w:t>
      </w:r>
    </w:p>
    <w:p w14:paraId="6C6F4795" w14:textId="77777777" w:rsidR="00F40FA9" w:rsidRDefault="00D82CE2" w:rsidP="00F40FA9">
      <w:pPr>
        <w:spacing w:line="360" w:lineRule="auto"/>
        <w:rPr>
          <w:sz w:val="28"/>
          <w:szCs w:val="32"/>
        </w:rPr>
      </w:pPr>
      <w:r>
        <w:rPr>
          <w:sz w:val="28"/>
          <w:szCs w:val="32"/>
        </w:rPr>
        <w:tab/>
      </w:r>
      <w:r w:rsidR="00F40FA9">
        <w:rPr>
          <w:sz w:val="28"/>
          <w:szCs w:val="32"/>
        </w:rPr>
        <w:tab/>
      </w:r>
      <w:r w:rsidR="00F40FA9">
        <w:rPr>
          <w:sz w:val="28"/>
          <w:szCs w:val="32"/>
        </w:rPr>
        <w:tab/>
        <w:t>Frühlingssemester 2020</w:t>
      </w:r>
    </w:p>
    <w:p w14:paraId="6C3E8DBA" w14:textId="77777777" w:rsidR="00B64AC5" w:rsidRDefault="00F40FA9" w:rsidP="00F40FA9">
      <w:pPr>
        <w:spacing w:line="360" w:lineRule="auto"/>
        <w:rPr>
          <w:sz w:val="28"/>
          <w:szCs w:val="32"/>
        </w:rPr>
      </w:pPr>
      <w:r>
        <w:rPr>
          <w:sz w:val="28"/>
          <w:szCs w:val="32"/>
        </w:rPr>
        <w:t>Studierende:</w:t>
      </w:r>
      <w:r>
        <w:rPr>
          <w:sz w:val="28"/>
          <w:szCs w:val="32"/>
        </w:rPr>
        <w:tab/>
        <w:t>Bodo Grütter</w:t>
      </w:r>
    </w:p>
    <w:p w14:paraId="041A0E8D" w14:textId="1AC3FFF1" w:rsidR="00F40FA9" w:rsidRDefault="00686322" w:rsidP="00B64AC5">
      <w:pPr>
        <w:spacing w:line="360" w:lineRule="auto"/>
        <w:ind w:left="1416" w:firstLine="708"/>
        <w:rPr>
          <w:sz w:val="28"/>
          <w:szCs w:val="32"/>
        </w:rPr>
      </w:pPr>
      <w:r>
        <w:rPr>
          <w:sz w:val="28"/>
          <w:szCs w:val="32"/>
        </w:rPr>
        <w:t>Markus Blaser</w:t>
      </w:r>
    </w:p>
    <w:p w14:paraId="76ACEE97" w14:textId="5B1CAE8A" w:rsidR="00F40FA9" w:rsidRDefault="00F40FA9" w:rsidP="00F40FA9">
      <w:pPr>
        <w:spacing w:line="360" w:lineRule="auto"/>
        <w:rPr>
          <w:sz w:val="28"/>
          <w:szCs w:val="32"/>
        </w:rPr>
      </w:pPr>
      <w:r>
        <w:rPr>
          <w:sz w:val="28"/>
          <w:szCs w:val="32"/>
        </w:rPr>
        <w:t>Dozent</w:t>
      </w:r>
      <w:r w:rsidR="00686322">
        <w:rPr>
          <w:sz w:val="28"/>
          <w:szCs w:val="32"/>
        </w:rPr>
        <w:t>en</w:t>
      </w:r>
      <w:r>
        <w:rPr>
          <w:sz w:val="28"/>
          <w:szCs w:val="32"/>
        </w:rPr>
        <w:t>:</w:t>
      </w:r>
      <w:r>
        <w:rPr>
          <w:sz w:val="28"/>
          <w:szCs w:val="32"/>
        </w:rPr>
        <w:tab/>
      </w:r>
      <w:r>
        <w:rPr>
          <w:sz w:val="28"/>
          <w:szCs w:val="32"/>
        </w:rPr>
        <w:tab/>
      </w:r>
      <w:r w:rsidR="00FC0D38">
        <w:rPr>
          <w:sz w:val="28"/>
          <w:szCs w:val="32"/>
        </w:rPr>
        <w:t>Prof. Dr. Thomas Ankenbrand</w:t>
      </w:r>
    </w:p>
    <w:p w14:paraId="7660C6F6" w14:textId="7D342668" w:rsidR="00FC0D38" w:rsidRDefault="00FC0D38" w:rsidP="00F40FA9">
      <w:pPr>
        <w:spacing w:line="360" w:lineRule="auto"/>
        <w:rPr>
          <w:sz w:val="28"/>
          <w:szCs w:val="32"/>
        </w:rPr>
      </w:pPr>
      <w:r>
        <w:rPr>
          <w:sz w:val="28"/>
          <w:szCs w:val="32"/>
        </w:rPr>
        <w:tab/>
      </w:r>
      <w:r>
        <w:rPr>
          <w:sz w:val="28"/>
          <w:szCs w:val="32"/>
        </w:rPr>
        <w:tab/>
      </w:r>
      <w:r>
        <w:rPr>
          <w:sz w:val="28"/>
          <w:szCs w:val="32"/>
        </w:rPr>
        <w:tab/>
        <w:t>Denis Bieri</w:t>
      </w:r>
    </w:p>
    <w:p w14:paraId="634A1FF9" w14:textId="2AE9C30C" w:rsidR="00F40FA9" w:rsidRPr="00F40FA9" w:rsidRDefault="00F40FA9" w:rsidP="00F40FA9">
      <w:pPr>
        <w:spacing w:line="360" w:lineRule="auto"/>
        <w:rPr>
          <w:sz w:val="28"/>
          <w:szCs w:val="32"/>
        </w:rPr>
      </w:pPr>
      <w:r>
        <w:rPr>
          <w:sz w:val="28"/>
          <w:szCs w:val="32"/>
        </w:rPr>
        <w:t>Ort, Datum:</w:t>
      </w:r>
      <w:r>
        <w:rPr>
          <w:sz w:val="28"/>
          <w:szCs w:val="32"/>
        </w:rPr>
        <w:tab/>
        <w:t xml:space="preserve">Luzern, </w:t>
      </w:r>
      <w:r>
        <w:rPr>
          <w:sz w:val="28"/>
          <w:szCs w:val="32"/>
        </w:rPr>
        <w:fldChar w:fldCharType="begin"/>
      </w:r>
      <w:r>
        <w:rPr>
          <w:sz w:val="28"/>
          <w:szCs w:val="32"/>
        </w:rPr>
        <w:instrText xml:space="preserve"> TIME \@ "dd.MM.yyyy" </w:instrText>
      </w:r>
      <w:r>
        <w:rPr>
          <w:sz w:val="28"/>
          <w:szCs w:val="32"/>
        </w:rPr>
        <w:fldChar w:fldCharType="separate"/>
      </w:r>
      <w:r w:rsidR="00121CD6">
        <w:rPr>
          <w:noProof/>
          <w:sz w:val="28"/>
          <w:szCs w:val="32"/>
        </w:rPr>
        <w:t>26.05.2020</w:t>
      </w:r>
      <w:r>
        <w:rPr>
          <w:sz w:val="28"/>
          <w:szCs w:val="32"/>
        </w:rPr>
        <w:fldChar w:fldCharType="end"/>
      </w:r>
    </w:p>
    <w:p w14:paraId="2DB97CE2" w14:textId="77777777" w:rsidR="00F40FA9" w:rsidRDefault="000F50AA">
      <w:pPr>
        <w:spacing w:line="259" w:lineRule="auto"/>
        <w:jc w:val="left"/>
      </w:pPr>
      <w:r>
        <w:br w:type="page"/>
      </w:r>
    </w:p>
    <w:p w14:paraId="7D6C95D2" w14:textId="77777777" w:rsidR="00A33E7D" w:rsidRDefault="000F50AA" w:rsidP="00A33E7D">
      <w:pPr>
        <w:rPr>
          <w:rStyle w:val="berschrift1Zchn"/>
        </w:rPr>
      </w:pPr>
      <w:bookmarkStart w:id="0" w:name="_Toc38201802"/>
      <w:bookmarkStart w:id="1" w:name="_Toc39494799"/>
      <w:bookmarkStart w:id="2" w:name="_Toc40866354"/>
      <w:bookmarkStart w:id="3" w:name="_Toc41393902"/>
      <w:r w:rsidRPr="000F50AA">
        <w:rPr>
          <w:rStyle w:val="berschrift1Zchn"/>
        </w:rPr>
        <w:lastRenderedPageBreak/>
        <w:t>Inhaltsverzeichnis</w:t>
      </w:r>
      <w:bookmarkEnd w:id="0"/>
      <w:bookmarkEnd w:id="1"/>
      <w:bookmarkEnd w:id="2"/>
      <w:bookmarkEnd w:id="3"/>
    </w:p>
    <w:sdt>
      <w:sdtPr>
        <w:rPr>
          <w:lang w:val="de-DE"/>
        </w:rPr>
        <w:id w:val="-657376489"/>
        <w:docPartObj>
          <w:docPartGallery w:val="Table of Contents"/>
          <w:docPartUnique/>
        </w:docPartObj>
      </w:sdtPr>
      <w:sdtEndPr>
        <w:rPr>
          <w:b/>
          <w:bCs/>
        </w:rPr>
      </w:sdtEndPr>
      <w:sdtContent>
        <w:p w14:paraId="03FA3528" w14:textId="0F86561D" w:rsidR="00BF401C" w:rsidRDefault="00A33E7D">
          <w:pPr>
            <w:pStyle w:val="Verzeichnis1"/>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41393902" w:history="1">
            <w:r w:rsidR="00BF401C" w:rsidRPr="00294223">
              <w:rPr>
                <w:rStyle w:val="Hyperlink"/>
                <w:noProof/>
              </w:rPr>
              <w:t>Inhaltsverzeichnis</w:t>
            </w:r>
            <w:r w:rsidR="00BF401C">
              <w:rPr>
                <w:noProof/>
                <w:webHidden/>
              </w:rPr>
              <w:tab/>
            </w:r>
            <w:r w:rsidR="00BF401C">
              <w:rPr>
                <w:noProof/>
                <w:webHidden/>
              </w:rPr>
              <w:fldChar w:fldCharType="begin"/>
            </w:r>
            <w:r w:rsidR="00BF401C">
              <w:rPr>
                <w:noProof/>
                <w:webHidden/>
              </w:rPr>
              <w:instrText xml:space="preserve"> PAGEREF _Toc41393902 \h </w:instrText>
            </w:r>
            <w:r w:rsidR="00BF401C">
              <w:rPr>
                <w:noProof/>
                <w:webHidden/>
              </w:rPr>
            </w:r>
            <w:r w:rsidR="00BF401C">
              <w:rPr>
                <w:noProof/>
                <w:webHidden/>
              </w:rPr>
              <w:fldChar w:fldCharType="separate"/>
            </w:r>
            <w:r w:rsidR="002803A6">
              <w:rPr>
                <w:noProof/>
                <w:webHidden/>
              </w:rPr>
              <w:t>2</w:t>
            </w:r>
            <w:r w:rsidR="00BF401C">
              <w:rPr>
                <w:noProof/>
                <w:webHidden/>
              </w:rPr>
              <w:fldChar w:fldCharType="end"/>
            </w:r>
          </w:hyperlink>
        </w:p>
        <w:p w14:paraId="30D5E5BF" w14:textId="7F3AAF8D" w:rsidR="00BF401C" w:rsidRDefault="006458A5">
          <w:pPr>
            <w:pStyle w:val="Verzeichnis1"/>
            <w:rPr>
              <w:rFonts w:asciiTheme="minorHAnsi" w:eastAsiaTheme="minorEastAsia" w:hAnsiTheme="minorHAnsi"/>
              <w:noProof/>
              <w:sz w:val="22"/>
              <w:lang w:eastAsia="de-CH"/>
            </w:rPr>
          </w:pPr>
          <w:hyperlink w:anchor="_Toc41393903" w:history="1">
            <w:r w:rsidR="00BF401C" w:rsidRPr="00294223">
              <w:rPr>
                <w:rStyle w:val="Hyperlink"/>
                <w:noProof/>
              </w:rPr>
              <w:t>Abbildungsverzeichnis</w:t>
            </w:r>
            <w:r w:rsidR="00BF401C">
              <w:rPr>
                <w:noProof/>
                <w:webHidden/>
              </w:rPr>
              <w:tab/>
            </w:r>
            <w:r w:rsidR="00BF401C">
              <w:rPr>
                <w:noProof/>
                <w:webHidden/>
              </w:rPr>
              <w:fldChar w:fldCharType="begin"/>
            </w:r>
            <w:r w:rsidR="00BF401C">
              <w:rPr>
                <w:noProof/>
                <w:webHidden/>
              </w:rPr>
              <w:instrText xml:space="preserve"> PAGEREF _Toc41393903 \h </w:instrText>
            </w:r>
            <w:r w:rsidR="00BF401C">
              <w:rPr>
                <w:noProof/>
                <w:webHidden/>
              </w:rPr>
            </w:r>
            <w:r w:rsidR="00BF401C">
              <w:rPr>
                <w:noProof/>
                <w:webHidden/>
              </w:rPr>
              <w:fldChar w:fldCharType="separate"/>
            </w:r>
            <w:r w:rsidR="002803A6">
              <w:rPr>
                <w:noProof/>
                <w:webHidden/>
              </w:rPr>
              <w:t>2</w:t>
            </w:r>
            <w:r w:rsidR="00BF401C">
              <w:rPr>
                <w:noProof/>
                <w:webHidden/>
              </w:rPr>
              <w:fldChar w:fldCharType="end"/>
            </w:r>
          </w:hyperlink>
        </w:p>
        <w:p w14:paraId="18DB9C4B" w14:textId="525EB7F2" w:rsidR="00BF401C" w:rsidRDefault="006458A5">
          <w:pPr>
            <w:pStyle w:val="Verzeichnis1"/>
            <w:rPr>
              <w:rFonts w:asciiTheme="minorHAnsi" w:eastAsiaTheme="minorEastAsia" w:hAnsiTheme="minorHAnsi"/>
              <w:noProof/>
              <w:sz w:val="22"/>
              <w:lang w:eastAsia="de-CH"/>
            </w:rPr>
          </w:pPr>
          <w:hyperlink w:anchor="_Toc41393904" w:history="1">
            <w:r w:rsidR="00BF401C" w:rsidRPr="00294223">
              <w:rPr>
                <w:rStyle w:val="Hyperlink"/>
                <w:noProof/>
              </w:rPr>
              <w:t>Tabellenverzeichnis</w:t>
            </w:r>
            <w:r w:rsidR="00BF401C">
              <w:rPr>
                <w:noProof/>
                <w:webHidden/>
              </w:rPr>
              <w:tab/>
            </w:r>
            <w:r w:rsidR="00BF401C">
              <w:rPr>
                <w:noProof/>
                <w:webHidden/>
              </w:rPr>
              <w:fldChar w:fldCharType="begin"/>
            </w:r>
            <w:r w:rsidR="00BF401C">
              <w:rPr>
                <w:noProof/>
                <w:webHidden/>
              </w:rPr>
              <w:instrText xml:space="preserve"> PAGEREF _Toc41393904 \h </w:instrText>
            </w:r>
            <w:r w:rsidR="00BF401C">
              <w:rPr>
                <w:noProof/>
                <w:webHidden/>
              </w:rPr>
            </w:r>
            <w:r w:rsidR="00BF401C">
              <w:rPr>
                <w:noProof/>
                <w:webHidden/>
              </w:rPr>
              <w:fldChar w:fldCharType="separate"/>
            </w:r>
            <w:r w:rsidR="002803A6">
              <w:rPr>
                <w:noProof/>
                <w:webHidden/>
              </w:rPr>
              <w:t>2</w:t>
            </w:r>
            <w:r w:rsidR="00BF401C">
              <w:rPr>
                <w:noProof/>
                <w:webHidden/>
              </w:rPr>
              <w:fldChar w:fldCharType="end"/>
            </w:r>
          </w:hyperlink>
        </w:p>
        <w:p w14:paraId="3C079CCC" w14:textId="691B5208" w:rsidR="00BF401C" w:rsidRDefault="006458A5">
          <w:pPr>
            <w:pStyle w:val="Verzeichnis1"/>
            <w:tabs>
              <w:tab w:val="left" w:pos="440"/>
            </w:tabs>
            <w:rPr>
              <w:rFonts w:asciiTheme="minorHAnsi" w:eastAsiaTheme="minorEastAsia" w:hAnsiTheme="minorHAnsi"/>
              <w:noProof/>
              <w:sz w:val="22"/>
              <w:lang w:eastAsia="de-CH"/>
            </w:rPr>
          </w:pPr>
          <w:hyperlink w:anchor="_Toc41393905" w:history="1">
            <w:r w:rsidR="00BF401C" w:rsidRPr="00294223">
              <w:rPr>
                <w:rStyle w:val="Hyperlink"/>
                <w:noProof/>
              </w:rPr>
              <w:t>1.</w:t>
            </w:r>
            <w:r w:rsidR="00BF401C">
              <w:rPr>
                <w:rFonts w:asciiTheme="minorHAnsi" w:eastAsiaTheme="minorEastAsia" w:hAnsiTheme="minorHAnsi"/>
                <w:noProof/>
                <w:sz w:val="22"/>
                <w:lang w:eastAsia="de-CH"/>
              </w:rPr>
              <w:tab/>
            </w:r>
            <w:r w:rsidR="00BF401C" w:rsidRPr="00294223">
              <w:rPr>
                <w:rStyle w:val="Hyperlink"/>
                <w:noProof/>
              </w:rPr>
              <w:t>Einleitung</w:t>
            </w:r>
            <w:r w:rsidR="00BF401C">
              <w:rPr>
                <w:noProof/>
                <w:webHidden/>
              </w:rPr>
              <w:tab/>
            </w:r>
            <w:r w:rsidR="00BF401C">
              <w:rPr>
                <w:noProof/>
                <w:webHidden/>
              </w:rPr>
              <w:fldChar w:fldCharType="begin"/>
            </w:r>
            <w:r w:rsidR="00BF401C">
              <w:rPr>
                <w:noProof/>
                <w:webHidden/>
              </w:rPr>
              <w:instrText xml:space="preserve"> PAGEREF _Toc41393905 \h </w:instrText>
            </w:r>
            <w:r w:rsidR="00BF401C">
              <w:rPr>
                <w:noProof/>
                <w:webHidden/>
              </w:rPr>
            </w:r>
            <w:r w:rsidR="00BF401C">
              <w:rPr>
                <w:noProof/>
                <w:webHidden/>
              </w:rPr>
              <w:fldChar w:fldCharType="separate"/>
            </w:r>
            <w:r w:rsidR="002803A6">
              <w:rPr>
                <w:noProof/>
                <w:webHidden/>
              </w:rPr>
              <w:t>3</w:t>
            </w:r>
            <w:r w:rsidR="00BF401C">
              <w:rPr>
                <w:noProof/>
                <w:webHidden/>
              </w:rPr>
              <w:fldChar w:fldCharType="end"/>
            </w:r>
          </w:hyperlink>
        </w:p>
        <w:p w14:paraId="0B1716C1" w14:textId="6A0E153F" w:rsidR="00BF401C" w:rsidRDefault="006458A5">
          <w:pPr>
            <w:pStyle w:val="Verzeichnis1"/>
            <w:tabs>
              <w:tab w:val="left" w:pos="440"/>
            </w:tabs>
            <w:rPr>
              <w:rFonts w:asciiTheme="minorHAnsi" w:eastAsiaTheme="minorEastAsia" w:hAnsiTheme="minorHAnsi"/>
              <w:noProof/>
              <w:sz w:val="22"/>
              <w:lang w:eastAsia="de-CH"/>
            </w:rPr>
          </w:pPr>
          <w:hyperlink w:anchor="_Toc41393906" w:history="1">
            <w:r w:rsidR="00BF401C" w:rsidRPr="00294223">
              <w:rPr>
                <w:rStyle w:val="Hyperlink"/>
                <w:noProof/>
              </w:rPr>
              <w:t>2.</w:t>
            </w:r>
            <w:r w:rsidR="00BF401C">
              <w:rPr>
                <w:rFonts w:asciiTheme="minorHAnsi" w:eastAsiaTheme="minorEastAsia" w:hAnsiTheme="minorHAnsi"/>
                <w:noProof/>
                <w:sz w:val="22"/>
                <w:lang w:eastAsia="de-CH"/>
              </w:rPr>
              <w:tab/>
            </w:r>
            <w:r w:rsidR="00BF401C" w:rsidRPr="00294223">
              <w:rPr>
                <w:rStyle w:val="Hyperlink"/>
                <w:noProof/>
              </w:rPr>
              <w:t>Literatur-Review</w:t>
            </w:r>
            <w:r w:rsidR="00BF401C">
              <w:rPr>
                <w:noProof/>
                <w:webHidden/>
              </w:rPr>
              <w:tab/>
            </w:r>
            <w:r w:rsidR="00BF401C">
              <w:rPr>
                <w:noProof/>
                <w:webHidden/>
              </w:rPr>
              <w:fldChar w:fldCharType="begin"/>
            </w:r>
            <w:r w:rsidR="00BF401C">
              <w:rPr>
                <w:noProof/>
                <w:webHidden/>
              </w:rPr>
              <w:instrText xml:space="preserve"> PAGEREF _Toc41393906 \h </w:instrText>
            </w:r>
            <w:r w:rsidR="00BF401C">
              <w:rPr>
                <w:noProof/>
                <w:webHidden/>
              </w:rPr>
            </w:r>
            <w:r w:rsidR="00BF401C">
              <w:rPr>
                <w:noProof/>
                <w:webHidden/>
              </w:rPr>
              <w:fldChar w:fldCharType="separate"/>
            </w:r>
            <w:r w:rsidR="002803A6">
              <w:rPr>
                <w:noProof/>
                <w:webHidden/>
              </w:rPr>
              <w:t>3</w:t>
            </w:r>
            <w:r w:rsidR="00BF401C">
              <w:rPr>
                <w:noProof/>
                <w:webHidden/>
              </w:rPr>
              <w:fldChar w:fldCharType="end"/>
            </w:r>
          </w:hyperlink>
        </w:p>
        <w:p w14:paraId="0FD09906" w14:textId="1C61AFF8" w:rsidR="00BF401C" w:rsidRDefault="006458A5">
          <w:pPr>
            <w:pStyle w:val="Verzeichnis2"/>
            <w:rPr>
              <w:rFonts w:asciiTheme="minorHAnsi" w:eastAsiaTheme="minorEastAsia" w:hAnsiTheme="minorHAnsi"/>
              <w:noProof/>
              <w:sz w:val="22"/>
              <w:lang w:eastAsia="de-CH"/>
            </w:rPr>
          </w:pPr>
          <w:hyperlink w:anchor="_Toc41393907" w:history="1">
            <w:r w:rsidR="00BF401C" w:rsidRPr="00294223">
              <w:rPr>
                <w:rStyle w:val="Hyperlink"/>
                <w:noProof/>
              </w:rPr>
              <w:t>2.1.</w:t>
            </w:r>
            <w:r w:rsidR="00BF401C">
              <w:rPr>
                <w:rFonts w:asciiTheme="minorHAnsi" w:eastAsiaTheme="minorEastAsia" w:hAnsiTheme="minorHAnsi"/>
                <w:noProof/>
                <w:sz w:val="22"/>
                <w:lang w:eastAsia="de-CH"/>
              </w:rPr>
              <w:tab/>
            </w:r>
            <w:r w:rsidR="00BF401C" w:rsidRPr="00294223">
              <w:rPr>
                <w:rStyle w:val="Hyperlink"/>
                <w:noProof/>
              </w:rPr>
              <w:t>Die moderne Portfoliotheorie von Harry M. Markowitz</w:t>
            </w:r>
            <w:r w:rsidR="00BF401C">
              <w:rPr>
                <w:noProof/>
                <w:webHidden/>
              </w:rPr>
              <w:tab/>
            </w:r>
            <w:r w:rsidR="00BF401C">
              <w:rPr>
                <w:noProof/>
                <w:webHidden/>
              </w:rPr>
              <w:fldChar w:fldCharType="begin"/>
            </w:r>
            <w:r w:rsidR="00BF401C">
              <w:rPr>
                <w:noProof/>
                <w:webHidden/>
              </w:rPr>
              <w:instrText xml:space="preserve"> PAGEREF _Toc41393907 \h </w:instrText>
            </w:r>
            <w:r w:rsidR="00BF401C">
              <w:rPr>
                <w:noProof/>
                <w:webHidden/>
              </w:rPr>
            </w:r>
            <w:r w:rsidR="00BF401C">
              <w:rPr>
                <w:noProof/>
                <w:webHidden/>
              </w:rPr>
              <w:fldChar w:fldCharType="separate"/>
            </w:r>
            <w:r w:rsidR="002803A6">
              <w:rPr>
                <w:noProof/>
                <w:webHidden/>
              </w:rPr>
              <w:t>4</w:t>
            </w:r>
            <w:r w:rsidR="00BF401C">
              <w:rPr>
                <w:noProof/>
                <w:webHidden/>
              </w:rPr>
              <w:fldChar w:fldCharType="end"/>
            </w:r>
          </w:hyperlink>
        </w:p>
        <w:p w14:paraId="508B236A" w14:textId="5E65DB02" w:rsidR="00BF401C" w:rsidRDefault="006458A5">
          <w:pPr>
            <w:pStyle w:val="Verzeichnis2"/>
            <w:rPr>
              <w:rFonts w:asciiTheme="minorHAnsi" w:eastAsiaTheme="minorEastAsia" w:hAnsiTheme="minorHAnsi"/>
              <w:noProof/>
              <w:sz w:val="22"/>
              <w:lang w:eastAsia="de-CH"/>
            </w:rPr>
          </w:pPr>
          <w:hyperlink w:anchor="_Toc41393908" w:history="1">
            <w:r w:rsidR="00BF401C" w:rsidRPr="00294223">
              <w:rPr>
                <w:rStyle w:val="Hyperlink"/>
                <w:noProof/>
              </w:rPr>
              <w:t>2.2.</w:t>
            </w:r>
            <w:r w:rsidR="00BF401C">
              <w:rPr>
                <w:rFonts w:asciiTheme="minorHAnsi" w:eastAsiaTheme="minorEastAsia" w:hAnsiTheme="minorHAnsi"/>
                <w:noProof/>
                <w:sz w:val="22"/>
                <w:lang w:eastAsia="de-CH"/>
              </w:rPr>
              <w:tab/>
            </w:r>
            <w:r w:rsidR="00BF401C" w:rsidRPr="00294223">
              <w:rPr>
                <w:rStyle w:val="Hyperlink"/>
                <w:noProof/>
              </w:rPr>
              <w:t>Der Swiss Market Index</w:t>
            </w:r>
            <w:r w:rsidR="00BF401C">
              <w:rPr>
                <w:noProof/>
                <w:webHidden/>
              </w:rPr>
              <w:tab/>
            </w:r>
            <w:r w:rsidR="00BF401C">
              <w:rPr>
                <w:noProof/>
                <w:webHidden/>
              </w:rPr>
              <w:fldChar w:fldCharType="begin"/>
            </w:r>
            <w:r w:rsidR="00BF401C">
              <w:rPr>
                <w:noProof/>
                <w:webHidden/>
              </w:rPr>
              <w:instrText xml:space="preserve"> PAGEREF _Toc41393908 \h </w:instrText>
            </w:r>
            <w:r w:rsidR="00BF401C">
              <w:rPr>
                <w:noProof/>
                <w:webHidden/>
              </w:rPr>
            </w:r>
            <w:r w:rsidR="00BF401C">
              <w:rPr>
                <w:noProof/>
                <w:webHidden/>
              </w:rPr>
              <w:fldChar w:fldCharType="separate"/>
            </w:r>
            <w:r w:rsidR="002803A6">
              <w:rPr>
                <w:noProof/>
                <w:webHidden/>
              </w:rPr>
              <w:t>5</w:t>
            </w:r>
            <w:r w:rsidR="00BF401C">
              <w:rPr>
                <w:noProof/>
                <w:webHidden/>
              </w:rPr>
              <w:fldChar w:fldCharType="end"/>
            </w:r>
          </w:hyperlink>
        </w:p>
        <w:p w14:paraId="04DA881B" w14:textId="1843ACB4" w:rsidR="00BF401C" w:rsidRDefault="006458A5">
          <w:pPr>
            <w:pStyle w:val="Verzeichnis1"/>
            <w:tabs>
              <w:tab w:val="left" w:pos="440"/>
            </w:tabs>
            <w:rPr>
              <w:rFonts w:asciiTheme="minorHAnsi" w:eastAsiaTheme="minorEastAsia" w:hAnsiTheme="minorHAnsi"/>
              <w:noProof/>
              <w:sz w:val="22"/>
              <w:lang w:eastAsia="de-CH"/>
            </w:rPr>
          </w:pPr>
          <w:hyperlink w:anchor="_Toc41393909" w:history="1">
            <w:r w:rsidR="00BF401C" w:rsidRPr="00294223">
              <w:rPr>
                <w:rStyle w:val="Hyperlink"/>
                <w:noProof/>
              </w:rPr>
              <w:t>3.</w:t>
            </w:r>
            <w:r w:rsidR="00BF401C">
              <w:rPr>
                <w:rFonts w:asciiTheme="minorHAnsi" w:eastAsiaTheme="minorEastAsia" w:hAnsiTheme="minorHAnsi"/>
                <w:noProof/>
                <w:sz w:val="22"/>
                <w:lang w:eastAsia="de-CH"/>
              </w:rPr>
              <w:tab/>
            </w:r>
            <w:r w:rsidR="00BF401C" w:rsidRPr="00294223">
              <w:rPr>
                <w:rStyle w:val="Hyperlink"/>
                <w:noProof/>
              </w:rPr>
              <w:t>Methodik</w:t>
            </w:r>
            <w:r w:rsidR="00BF401C">
              <w:rPr>
                <w:noProof/>
                <w:webHidden/>
              </w:rPr>
              <w:tab/>
            </w:r>
            <w:r w:rsidR="00BF401C">
              <w:rPr>
                <w:noProof/>
                <w:webHidden/>
              </w:rPr>
              <w:fldChar w:fldCharType="begin"/>
            </w:r>
            <w:r w:rsidR="00BF401C">
              <w:rPr>
                <w:noProof/>
                <w:webHidden/>
              </w:rPr>
              <w:instrText xml:space="preserve"> PAGEREF _Toc41393909 \h </w:instrText>
            </w:r>
            <w:r w:rsidR="00BF401C">
              <w:rPr>
                <w:noProof/>
                <w:webHidden/>
              </w:rPr>
            </w:r>
            <w:r w:rsidR="00BF401C">
              <w:rPr>
                <w:noProof/>
                <w:webHidden/>
              </w:rPr>
              <w:fldChar w:fldCharType="separate"/>
            </w:r>
            <w:r w:rsidR="002803A6">
              <w:rPr>
                <w:noProof/>
                <w:webHidden/>
              </w:rPr>
              <w:t>5</w:t>
            </w:r>
            <w:r w:rsidR="00BF401C">
              <w:rPr>
                <w:noProof/>
                <w:webHidden/>
              </w:rPr>
              <w:fldChar w:fldCharType="end"/>
            </w:r>
          </w:hyperlink>
        </w:p>
        <w:p w14:paraId="4EA42B2E" w14:textId="35D5A072" w:rsidR="00BF401C" w:rsidRDefault="006458A5">
          <w:pPr>
            <w:pStyle w:val="Verzeichnis2"/>
            <w:rPr>
              <w:rFonts w:asciiTheme="minorHAnsi" w:eastAsiaTheme="minorEastAsia" w:hAnsiTheme="minorHAnsi"/>
              <w:noProof/>
              <w:sz w:val="22"/>
              <w:lang w:eastAsia="de-CH"/>
            </w:rPr>
          </w:pPr>
          <w:hyperlink w:anchor="_Toc41393910" w:history="1">
            <w:r w:rsidR="00BF401C" w:rsidRPr="00294223">
              <w:rPr>
                <w:rStyle w:val="Hyperlink"/>
                <w:noProof/>
              </w:rPr>
              <w:t>3.1.</w:t>
            </w:r>
            <w:r w:rsidR="00BF401C">
              <w:rPr>
                <w:rFonts w:asciiTheme="minorHAnsi" w:eastAsiaTheme="minorEastAsia" w:hAnsiTheme="minorHAnsi"/>
                <w:noProof/>
                <w:sz w:val="22"/>
                <w:lang w:eastAsia="de-CH"/>
              </w:rPr>
              <w:tab/>
            </w:r>
            <w:r w:rsidR="00BF401C" w:rsidRPr="00294223">
              <w:rPr>
                <w:rStyle w:val="Hyperlink"/>
                <w:noProof/>
              </w:rPr>
              <w:t>Eine Hypothese</w:t>
            </w:r>
            <w:r w:rsidR="00BF401C">
              <w:rPr>
                <w:noProof/>
                <w:webHidden/>
              </w:rPr>
              <w:tab/>
            </w:r>
            <w:r w:rsidR="00BF401C">
              <w:rPr>
                <w:noProof/>
                <w:webHidden/>
              </w:rPr>
              <w:fldChar w:fldCharType="begin"/>
            </w:r>
            <w:r w:rsidR="00BF401C">
              <w:rPr>
                <w:noProof/>
                <w:webHidden/>
              </w:rPr>
              <w:instrText xml:space="preserve"> PAGEREF _Toc41393910 \h </w:instrText>
            </w:r>
            <w:r w:rsidR="00BF401C">
              <w:rPr>
                <w:noProof/>
                <w:webHidden/>
              </w:rPr>
            </w:r>
            <w:r w:rsidR="00BF401C">
              <w:rPr>
                <w:noProof/>
                <w:webHidden/>
              </w:rPr>
              <w:fldChar w:fldCharType="separate"/>
            </w:r>
            <w:r w:rsidR="002803A6">
              <w:rPr>
                <w:noProof/>
                <w:webHidden/>
              </w:rPr>
              <w:t>5</w:t>
            </w:r>
            <w:r w:rsidR="00BF401C">
              <w:rPr>
                <w:noProof/>
                <w:webHidden/>
              </w:rPr>
              <w:fldChar w:fldCharType="end"/>
            </w:r>
          </w:hyperlink>
        </w:p>
        <w:p w14:paraId="0B196678" w14:textId="434DB6A5" w:rsidR="00BF401C" w:rsidRDefault="006458A5">
          <w:pPr>
            <w:pStyle w:val="Verzeichnis2"/>
            <w:rPr>
              <w:rFonts w:asciiTheme="minorHAnsi" w:eastAsiaTheme="minorEastAsia" w:hAnsiTheme="minorHAnsi"/>
              <w:noProof/>
              <w:sz w:val="22"/>
              <w:lang w:eastAsia="de-CH"/>
            </w:rPr>
          </w:pPr>
          <w:hyperlink w:anchor="_Toc41393911" w:history="1">
            <w:r w:rsidR="00BF401C" w:rsidRPr="00294223">
              <w:rPr>
                <w:rStyle w:val="Hyperlink"/>
                <w:noProof/>
              </w:rPr>
              <w:t>3.2.</w:t>
            </w:r>
            <w:r w:rsidR="00BF401C">
              <w:rPr>
                <w:rFonts w:asciiTheme="minorHAnsi" w:eastAsiaTheme="minorEastAsia" w:hAnsiTheme="minorHAnsi"/>
                <w:noProof/>
                <w:sz w:val="22"/>
                <w:lang w:eastAsia="de-CH"/>
              </w:rPr>
              <w:tab/>
            </w:r>
            <w:r w:rsidR="00BF401C" w:rsidRPr="00294223">
              <w:rPr>
                <w:rStyle w:val="Hyperlink"/>
                <w:noProof/>
              </w:rPr>
              <w:t>Das methodische Vorgehen</w:t>
            </w:r>
            <w:r w:rsidR="00BF401C">
              <w:rPr>
                <w:noProof/>
                <w:webHidden/>
              </w:rPr>
              <w:tab/>
            </w:r>
            <w:r w:rsidR="00BF401C">
              <w:rPr>
                <w:noProof/>
                <w:webHidden/>
              </w:rPr>
              <w:fldChar w:fldCharType="begin"/>
            </w:r>
            <w:r w:rsidR="00BF401C">
              <w:rPr>
                <w:noProof/>
                <w:webHidden/>
              </w:rPr>
              <w:instrText xml:space="preserve"> PAGEREF _Toc41393911 \h </w:instrText>
            </w:r>
            <w:r w:rsidR="00BF401C">
              <w:rPr>
                <w:noProof/>
                <w:webHidden/>
              </w:rPr>
            </w:r>
            <w:r w:rsidR="00BF401C">
              <w:rPr>
                <w:noProof/>
                <w:webHidden/>
              </w:rPr>
              <w:fldChar w:fldCharType="separate"/>
            </w:r>
            <w:r w:rsidR="002803A6">
              <w:rPr>
                <w:noProof/>
                <w:webHidden/>
              </w:rPr>
              <w:t>6</w:t>
            </w:r>
            <w:r w:rsidR="00BF401C">
              <w:rPr>
                <w:noProof/>
                <w:webHidden/>
              </w:rPr>
              <w:fldChar w:fldCharType="end"/>
            </w:r>
          </w:hyperlink>
        </w:p>
        <w:p w14:paraId="687CCC81" w14:textId="0EDC821F" w:rsidR="00BF401C" w:rsidRDefault="006458A5">
          <w:pPr>
            <w:pStyle w:val="Verzeichnis1"/>
            <w:tabs>
              <w:tab w:val="left" w:pos="440"/>
            </w:tabs>
            <w:rPr>
              <w:rFonts w:asciiTheme="minorHAnsi" w:eastAsiaTheme="minorEastAsia" w:hAnsiTheme="minorHAnsi"/>
              <w:noProof/>
              <w:sz w:val="22"/>
              <w:lang w:eastAsia="de-CH"/>
            </w:rPr>
          </w:pPr>
          <w:hyperlink w:anchor="_Toc41393912" w:history="1">
            <w:r w:rsidR="00BF401C" w:rsidRPr="00294223">
              <w:rPr>
                <w:rStyle w:val="Hyperlink"/>
                <w:noProof/>
              </w:rPr>
              <w:t>4.</w:t>
            </w:r>
            <w:r w:rsidR="00BF401C">
              <w:rPr>
                <w:rFonts w:asciiTheme="minorHAnsi" w:eastAsiaTheme="minorEastAsia" w:hAnsiTheme="minorHAnsi"/>
                <w:noProof/>
                <w:sz w:val="22"/>
                <w:lang w:eastAsia="de-CH"/>
              </w:rPr>
              <w:tab/>
            </w:r>
            <w:r w:rsidR="00BF401C" w:rsidRPr="00294223">
              <w:rPr>
                <w:rStyle w:val="Hyperlink"/>
                <w:noProof/>
              </w:rPr>
              <w:t>Ergebnisse</w:t>
            </w:r>
            <w:r w:rsidR="00BF401C">
              <w:rPr>
                <w:noProof/>
                <w:webHidden/>
              </w:rPr>
              <w:tab/>
            </w:r>
            <w:r w:rsidR="00BF401C">
              <w:rPr>
                <w:noProof/>
                <w:webHidden/>
              </w:rPr>
              <w:fldChar w:fldCharType="begin"/>
            </w:r>
            <w:r w:rsidR="00BF401C">
              <w:rPr>
                <w:noProof/>
                <w:webHidden/>
              </w:rPr>
              <w:instrText xml:space="preserve"> PAGEREF _Toc41393912 \h </w:instrText>
            </w:r>
            <w:r w:rsidR="00BF401C">
              <w:rPr>
                <w:noProof/>
                <w:webHidden/>
              </w:rPr>
            </w:r>
            <w:r w:rsidR="00BF401C">
              <w:rPr>
                <w:noProof/>
                <w:webHidden/>
              </w:rPr>
              <w:fldChar w:fldCharType="separate"/>
            </w:r>
            <w:r w:rsidR="002803A6">
              <w:rPr>
                <w:noProof/>
                <w:webHidden/>
              </w:rPr>
              <w:t>6</w:t>
            </w:r>
            <w:r w:rsidR="00BF401C">
              <w:rPr>
                <w:noProof/>
                <w:webHidden/>
              </w:rPr>
              <w:fldChar w:fldCharType="end"/>
            </w:r>
          </w:hyperlink>
        </w:p>
        <w:p w14:paraId="16BE5293" w14:textId="7AC455C2" w:rsidR="00BF401C" w:rsidRDefault="006458A5">
          <w:pPr>
            <w:pStyle w:val="Verzeichnis1"/>
            <w:tabs>
              <w:tab w:val="left" w:pos="440"/>
            </w:tabs>
            <w:rPr>
              <w:rFonts w:asciiTheme="minorHAnsi" w:eastAsiaTheme="minorEastAsia" w:hAnsiTheme="minorHAnsi"/>
              <w:noProof/>
              <w:sz w:val="22"/>
              <w:lang w:eastAsia="de-CH"/>
            </w:rPr>
          </w:pPr>
          <w:hyperlink w:anchor="_Toc41393913" w:history="1">
            <w:r w:rsidR="00BF401C" w:rsidRPr="00294223">
              <w:rPr>
                <w:rStyle w:val="Hyperlink"/>
                <w:noProof/>
              </w:rPr>
              <w:t>5.</w:t>
            </w:r>
            <w:r w:rsidR="00BF401C">
              <w:rPr>
                <w:rFonts w:asciiTheme="minorHAnsi" w:eastAsiaTheme="minorEastAsia" w:hAnsiTheme="minorHAnsi"/>
                <w:noProof/>
                <w:sz w:val="22"/>
                <w:lang w:eastAsia="de-CH"/>
              </w:rPr>
              <w:tab/>
            </w:r>
            <w:r w:rsidR="00BF401C" w:rsidRPr="00294223">
              <w:rPr>
                <w:rStyle w:val="Hyperlink"/>
                <w:noProof/>
              </w:rPr>
              <w:t>Schlussfolgerung</w:t>
            </w:r>
            <w:r w:rsidR="00BF401C">
              <w:rPr>
                <w:noProof/>
                <w:webHidden/>
              </w:rPr>
              <w:tab/>
            </w:r>
            <w:r w:rsidR="00BF401C">
              <w:rPr>
                <w:noProof/>
                <w:webHidden/>
              </w:rPr>
              <w:fldChar w:fldCharType="begin"/>
            </w:r>
            <w:r w:rsidR="00BF401C">
              <w:rPr>
                <w:noProof/>
                <w:webHidden/>
              </w:rPr>
              <w:instrText xml:space="preserve"> PAGEREF _Toc41393913 \h </w:instrText>
            </w:r>
            <w:r w:rsidR="00BF401C">
              <w:rPr>
                <w:noProof/>
                <w:webHidden/>
              </w:rPr>
            </w:r>
            <w:r w:rsidR="00BF401C">
              <w:rPr>
                <w:noProof/>
                <w:webHidden/>
              </w:rPr>
              <w:fldChar w:fldCharType="separate"/>
            </w:r>
            <w:r w:rsidR="002803A6">
              <w:rPr>
                <w:noProof/>
                <w:webHidden/>
              </w:rPr>
              <w:t>7</w:t>
            </w:r>
            <w:r w:rsidR="00BF401C">
              <w:rPr>
                <w:noProof/>
                <w:webHidden/>
              </w:rPr>
              <w:fldChar w:fldCharType="end"/>
            </w:r>
          </w:hyperlink>
        </w:p>
        <w:p w14:paraId="1E727F7C" w14:textId="779647E4" w:rsidR="00BF401C" w:rsidRDefault="006458A5">
          <w:pPr>
            <w:pStyle w:val="Verzeichnis1"/>
            <w:rPr>
              <w:rFonts w:asciiTheme="minorHAnsi" w:eastAsiaTheme="minorEastAsia" w:hAnsiTheme="minorHAnsi"/>
              <w:noProof/>
              <w:sz w:val="22"/>
              <w:lang w:eastAsia="de-CH"/>
            </w:rPr>
          </w:pPr>
          <w:hyperlink w:anchor="_Toc41393914" w:history="1">
            <w:r w:rsidR="00BF401C" w:rsidRPr="00294223">
              <w:rPr>
                <w:rStyle w:val="Hyperlink"/>
                <w:noProof/>
              </w:rPr>
              <w:t>Literaturverzeichnis</w:t>
            </w:r>
            <w:r w:rsidR="00BF401C">
              <w:rPr>
                <w:noProof/>
                <w:webHidden/>
              </w:rPr>
              <w:tab/>
            </w:r>
            <w:r w:rsidR="00BF401C">
              <w:rPr>
                <w:noProof/>
                <w:webHidden/>
              </w:rPr>
              <w:fldChar w:fldCharType="begin"/>
            </w:r>
            <w:r w:rsidR="00BF401C">
              <w:rPr>
                <w:noProof/>
                <w:webHidden/>
              </w:rPr>
              <w:instrText xml:space="preserve"> PAGEREF _Toc41393914 \h </w:instrText>
            </w:r>
            <w:r w:rsidR="00BF401C">
              <w:rPr>
                <w:noProof/>
                <w:webHidden/>
              </w:rPr>
            </w:r>
            <w:r w:rsidR="00BF401C">
              <w:rPr>
                <w:noProof/>
                <w:webHidden/>
              </w:rPr>
              <w:fldChar w:fldCharType="separate"/>
            </w:r>
            <w:r w:rsidR="002803A6">
              <w:rPr>
                <w:noProof/>
                <w:webHidden/>
              </w:rPr>
              <w:t>9</w:t>
            </w:r>
            <w:r w:rsidR="00BF401C">
              <w:rPr>
                <w:noProof/>
                <w:webHidden/>
              </w:rPr>
              <w:fldChar w:fldCharType="end"/>
            </w:r>
          </w:hyperlink>
        </w:p>
        <w:p w14:paraId="299186B9" w14:textId="4860AC3E" w:rsidR="00BF401C" w:rsidRDefault="006458A5">
          <w:pPr>
            <w:pStyle w:val="Verzeichnis1"/>
            <w:rPr>
              <w:rFonts w:asciiTheme="minorHAnsi" w:eastAsiaTheme="minorEastAsia" w:hAnsiTheme="minorHAnsi"/>
              <w:noProof/>
              <w:sz w:val="22"/>
              <w:lang w:eastAsia="de-CH"/>
            </w:rPr>
          </w:pPr>
          <w:hyperlink w:anchor="_Toc41393915" w:history="1">
            <w:r w:rsidR="00BF401C" w:rsidRPr="00294223">
              <w:rPr>
                <w:rStyle w:val="Hyperlink"/>
                <w:noProof/>
              </w:rPr>
              <w:t>Anhang</w:t>
            </w:r>
            <w:r w:rsidR="00BF401C">
              <w:rPr>
                <w:noProof/>
                <w:webHidden/>
              </w:rPr>
              <w:tab/>
            </w:r>
            <w:r w:rsidR="00BF401C">
              <w:rPr>
                <w:noProof/>
                <w:webHidden/>
              </w:rPr>
              <w:fldChar w:fldCharType="begin"/>
            </w:r>
            <w:r w:rsidR="00BF401C">
              <w:rPr>
                <w:noProof/>
                <w:webHidden/>
              </w:rPr>
              <w:instrText xml:space="preserve"> PAGEREF _Toc41393915 \h </w:instrText>
            </w:r>
            <w:r w:rsidR="00BF401C">
              <w:rPr>
                <w:noProof/>
                <w:webHidden/>
              </w:rPr>
            </w:r>
            <w:r w:rsidR="00BF401C">
              <w:rPr>
                <w:noProof/>
                <w:webHidden/>
              </w:rPr>
              <w:fldChar w:fldCharType="separate"/>
            </w:r>
            <w:r w:rsidR="002803A6">
              <w:rPr>
                <w:noProof/>
                <w:webHidden/>
              </w:rPr>
              <w:t>10</w:t>
            </w:r>
            <w:r w:rsidR="00BF401C">
              <w:rPr>
                <w:noProof/>
                <w:webHidden/>
              </w:rPr>
              <w:fldChar w:fldCharType="end"/>
            </w:r>
          </w:hyperlink>
        </w:p>
        <w:p w14:paraId="4EEA3668" w14:textId="416C8C73" w:rsidR="00BF401C" w:rsidRDefault="006458A5">
          <w:pPr>
            <w:pStyle w:val="Verzeichnis2"/>
            <w:rPr>
              <w:rFonts w:asciiTheme="minorHAnsi" w:eastAsiaTheme="minorEastAsia" w:hAnsiTheme="minorHAnsi"/>
              <w:noProof/>
              <w:sz w:val="22"/>
              <w:lang w:eastAsia="de-CH"/>
            </w:rPr>
          </w:pPr>
          <w:hyperlink w:anchor="_Toc41393916" w:history="1">
            <w:r w:rsidR="00BF401C" w:rsidRPr="00294223">
              <w:rPr>
                <w:rStyle w:val="Hyperlink"/>
                <w:noProof/>
              </w:rPr>
              <w:t>A.</w:t>
            </w:r>
            <w:r w:rsidR="00BF401C">
              <w:rPr>
                <w:rFonts w:asciiTheme="minorHAnsi" w:eastAsiaTheme="minorEastAsia" w:hAnsiTheme="minorHAnsi"/>
                <w:noProof/>
                <w:sz w:val="22"/>
                <w:lang w:eastAsia="de-CH"/>
              </w:rPr>
              <w:tab/>
            </w:r>
            <w:r w:rsidR="00BF401C" w:rsidRPr="00294223">
              <w:rPr>
                <w:rStyle w:val="Hyperlink"/>
                <w:noProof/>
              </w:rPr>
              <w:t>Abbildungen</w:t>
            </w:r>
            <w:r w:rsidR="00BF401C">
              <w:rPr>
                <w:noProof/>
                <w:webHidden/>
              </w:rPr>
              <w:tab/>
            </w:r>
            <w:r w:rsidR="00BF401C">
              <w:rPr>
                <w:noProof/>
                <w:webHidden/>
              </w:rPr>
              <w:fldChar w:fldCharType="begin"/>
            </w:r>
            <w:r w:rsidR="00BF401C">
              <w:rPr>
                <w:noProof/>
                <w:webHidden/>
              </w:rPr>
              <w:instrText xml:space="preserve"> PAGEREF _Toc41393916 \h </w:instrText>
            </w:r>
            <w:r w:rsidR="00BF401C">
              <w:rPr>
                <w:noProof/>
                <w:webHidden/>
              </w:rPr>
            </w:r>
            <w:r w:rsidR="00BF401C">
              <w:rPr>
                <w:noProof/>
                <w:webHidden/>
              </w:rPr>
              <w:fldChar w:fldCharType="separate"/>
            </w:r>
            <w:r w:rsidR="002803A6">
              <w:rPr>
                <w:noProof/>
                <w:webHidden/>
              </w:rPr>
              <w:t>10</w:t>
            </w:r>
            <w:r w:rsidR="00BF401C">
              <w:rPr>
                <w:noProof/>
                <w:webHidden/>
              </w:rPr>
              <w:fldChar w:fldCharType="end"/>
            </w:r>
          </w:hyperlink>
        </w:p>
        <w:p w14:paraId="0A360D66" w14:textId="6275642E" w:rsidR="00BF401C" w:rsidRDefault="006458A5">
          <w:pPr>
            <w:pStyle w:val="Verzeichnis2"/>
            <w:rPr>
              <w:rFonts w:asciiTheme="minorHAnsi" w:eastAsiaTheme="minorEastAsia" w:hAnsiTheme="minorHAnsi"/>
              <w:noProof/>
              <w:sz w:val="22"/>
              <w:lang w:eastAsia="de-CH"/>
            </w:rPr>
          </w:pPr>
          <w:hyperlink w:anchor="_Toc41393917" w:history="1">
            <w:r w:rsidR="00BF401C" w:rsidRPr="00294223">
              <w:rPr>
                <w:rStyle w:val="Hyperlink"/>
                <w:noProof/>
              </w:rPr>
              <w:t>B.</w:t>
            </w:r>
            <w:r w:rsidR="00BF401C">
              <w:rPr>
                <w:rFonts w:asciiTheme="minorHAnsi" w:eastAsiaTheme="minorEastAsia" w:hAnsiTheme="minorHAnsi"/>
                <w:noProof/>
                <w:sz w:val="22"/>
                <w:lang w:eastAsia="de-CH"/>
              </w:rPr>
              <w:tab/>
            </w:r>
            <w:r w:rsidR="00BF401C" w:rsidRPr="00294223">
              <w:rPr>
                <w:rStyle w:val="Hyperlink"/>
                <w:noProof/>
              </w:rPr>
              <w:t>Formelsammlung adaptiert von E. Mondello (2015)</w:t>
            </w:r>
            <w:r w:rsidR="00BF401C">
              <w:rPr>
                <w:noProof/>
                <w:webHidden/>
              </w:rPr>
              <w:tab/>
            </w:r>
            <w:r w:rsidR="00BF401C">
              <w:rPr>
                <w:noProof/>
                <w:webHidden/>
              </w:rPr>
              <w:fldChar w:fldCharType="begin"/>
            </w:r>
            <w:r w:rsidR="00BF401C">
              <w:rPr>
                <w:noProof/>
                <w:webHidden/>
              </w:rPr>
              <w:instrText xml:space="preserve"> PAGEREF _Toc41393917 \h </w:instrText>
            </w:r>
            <w:r w:rsidR="00BF401C">
              <w:rPr>
                <w:noProof/>
                <w:webHidden/>
              </w:rPr>
            </w:r>
            <w:r w:rsidR="00BF401C">
              <w:rPr>
                <w:noProof/>
                <w:webHidden/>
              </w:rPr>
              <w:fldChar w:fldCharType="separate"/>
            </w:r>
            <w:r w:rsidR="002803A6">
              <w:rPr>
                <w:noProof/>
                <w:webHidden/>
              </w:rPr>
              <w:t>15</w:t>
            </w:r>
            <w:r w:rsidR="00BF401C">
              <w:rPr>
                <w:noProof/>
                <w:webHidden/>
              </w:rPr>
              <w:fldChar w:fldCharType="end"/>
            </w:r>
          </w:hyperlink>
        </w:p>
        <w:p w14:paraId="56ACBED2" w14:textId="77055FEC" w:rsidR="00BF401C" w:rsidRDefault="006458A5">
          <w:pPr>
            <w:pStyle w:val="Verzeichnis2"/>
            <w:rPr>
              <w:rFonts w:asciiTheme="minorHAnsi" w:eastAsiaTheme="minorEastAsia" w:hAnsiTheme="minorHAnsi"/>
              <w:noProof/>
              <w:sz w:val="22"/>
              <w:lang w:eastAsia="de-CH"/>
            </w:rPr>
          </w:pPr>
          <w:hyperlink w:anchor="_Toc41393918" w:history="1">
            <w:r w:rsidR="00BF401C" w:rsidRPr="00294223">
              <w:rPr>
                <w:rStyle w:val="Hyperlink"/>
                <w:noProof/>
              </w:rPr>
              <w:t>C.</w:t>
            </w:r>
            <w:r w:rsidR="00BF401C">
              <w:rPr>
                <w:rFonts w:asciiTheme="minorHAnsi" w:eastAsiaTheme="minorEastAsia" w:hAnsiTheme="minorHAnsi"/>
                <w:noProof/>
                <w:sz w:val="22"/>
                <w:lang w:eastAsia="de-CH"/>
              </w:rPr>
              <w:tab/>
            </w:r>
            <w:r w:rsidR="00BF401C" w:rsidRPr="00294223">
              <w:rPr>
                <w:rStyle w:val="Hyperlink"/>
                <w:noProof/>
              </w:rPr>
              <w:t>R-Code</w:t>
            </w:r>
            <w:r w:rsidR="00BF401C">
              <w:rPr>
                <w:noProof/>
                <w:webHidden/>
              </w:rPr>
              <w:tab/>
            </w:r>
            <w:r w:rsidR="00BF401C">
              <w:rPr>
                <w:noProof/>
                <w:webHidden/>
              </w:rPr>
              <w:fldChar w:fldCharType="begin"/>
            </w:r>
            <w:r w:rsidR="00BF401C">
              <w:rPr>
                <w:noProof/>
                <w:webHidden/>
              </w:rPr>
              <w:instrText xml:space="preserve"> PAGEREF _Toc41393918 \h </w:instrText>
            </w:r>
            <w:r w:rsidR="00BF401C">
              <w:rPr>
                <w:noProof/>
                <w:webHidden/>
              </w:rPr>
            </w:r>
            <w:r w:rsidR="00BF401C">
              <w:rPr>
                <w:noProof/>
                <w:webHidden/>
              </w:rPr>
              <w:fldChar w:fldCharType="separate"/>
            </w:r>
            <w:r w:rsidR="002803A6">
              <w:rPr>
                <w:noProof/>
                <w:webHidden/>
              </w:rPr>
              <w:t>16</w:t>
            </w:r>
            <w:r w:rsidR="00BF401C">
              <w:rPr>
                <w:noProof/>
                <w:webHidden/>
              </w:rPr>
              <w:fldChar w:fldCharType="end"/>
            </w:r>
          </w:hyperlink>
        </w:p>
        <w:p w14:paraId="3C21640B" w14:textId="747DEDD9" w:rsidR="00BF401C" w:rsidRDefault="006458A5">
          <w:pPr>
            <w:pStyle w:val="Verzeichnis1"/>
            <w:rPr>
              <w:rFonts w:asciiTheme="minorHAnsi" w:eastAsiaTheme="minorEastAsia" w:hAnsiTheme="minorHAnsi"/>
              <w:noProof/>
              <w:sz w:val="22"/>
              <w:lang w:eastAsia="de-CH"/>
            </w:rPr>
          </w:pPr>
          <w:hyperlink w:anchor="_Toc41393919" w:history="1">
            <w:r w:rsidR="00BF401C" w:rsidRPr="00294223">
              <w:rPr>
                <w:rStyle w:val="Hyperlink"/>
                <w:noProof/>
              </w:rPr>
              <w:t>Eidesstattliche Erklärung</w:t>
            </w:r>
            <w:r w:rsidR="00BF401C">
              <w:rPr>
                <w:noProof/>
                <w:webHidden/>
              </w:rPr>
              <w:tab/>
            </w:r>
            <w:r w:rsidR="00BF401C">
              <w:rPr>
                <w:noProof/>
                <w:webHidden/>
              </w:rPr>
              <w:fldChar w:fldCharType="begin"/>
            </w:r>
            <w:r w:rsidR="00BF401C">
              <w:rPr>
                <w:noProof/>
                <w:webHidden/>
              </w:rPr>
              <w:instrText xml:space="preserve"> PAGEREF _Toc41393919 \h </w:instrText>
            </w:r>
            <w:r w:rsidR="00BF401C">
              <w:rPr>
                <w:noProof/>
                <w:webHidden/>
              </w:rPr>
            </w:r>
            <w:r w:rsidR="00BF401C">
              <w:rPr>
                <w:noProof/>
                <w:webHidden/>
              </w:rPr>
              <w:fldChar w:fldCharType="separate"/>
            </w:r>
            <w:r w:rsidR="002803A6">
              <w:rPr>
                <w:noProof/>
                <w:webHidden/>
              </w:rPr>
              <w:t>21</w:t>
            </w:r>
            <w:r w:rsidR="00BF401C">
              <w:rPr>
                <w:noProof/>
                <w:webHidden/>
              </w:rPr>
              <w:fldChar w:fldCharType="end"/>
            </w:r>
          </w:hyperlink>
        </w:p>
        <w:p w14:paraId="757CEE8F" w14:textId="18940F54" w:rsidR="00FC0D38" w:rsidRDefault="00A33E7D" w:rsidP="00A33E7D">
          <w:r>
            <w:rPr>
              <w:b/>
              <w:bCs/>
              <w:lang w:val="de-DE"/>
            </w:rPr>
            <w:fldChar w:fldCharType="end"/>
          </w:r>
        </w:p>
      </w:sdtContent>
    </w:sdt>
    <w:p w14:paraId="4DFBCAD8" w14:textId="77777777" w:rsidR="008B4BF2" w:rsidRDefault="008B4BF2" w:rsidP="008B4BF2">
      <w:pPr>
        <w:pStyle w:val="berschrift1"/>
      </w:pPr>
      <w:bookmarkStart w:id="4" w:name="_Toc39494800"/>
      <w:bookmarkStart w:id="5" w:name="_Toc40866355"/>
      <w:bookmarkStart w:id="6" w:name="_Toc41393903"/>
      <w:r>
        <w:t>Abbildungsverzeichnis</w:t>
      </w:r>
      <w:bookmarkEnd w:id="4"/>
      <w:bookmarkEnd w:id="5"/>
      <w:bookmarkEnd w:id="6"/>
    </w:p>
    <w:p w14:paraId="36230362" w14:textId="1BBEB81E" w:rsidR="00BF401C" w:rsidRDefault="00685E2F">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Abbildung" </w:instrText>
      </w:r>
      <w:r>
        <w:fldChar w:fldCharType="separate"/>
      </w:r>
      <w:hyperlink r:id="rId8" w:anchor="_Toc41393920" w:history="1">
        <w:r w:rsidR="00BF401C" w:rsidRPr="006A1F64">
          <w:rPr>
            <w:rStyle w:val="Hyperlink"/>
            <w:noProof/>
          </w:rPr>
          <w:t>Abbildung 1: Die Effizienzkurve (Mondello, 2015, p. 118)</w:t>
        </w:r>
        <w:r w:rsidR="00BF401C">
          <w:rPr>
            <w:noProof/>
            <w:webHidden/>
          </w:rPr>
          <w:tab/>
        </w:r>
        <w:r w:rsidR="00BF401C">
          <w:rPr>
            <w:noProof/>
            <w:webHidden/>
          </w:rPr>
          <w:fldChar w:fldCharType="begin"/>
        </w:r>
        <w:r w:rsidR="00BF401C">
          <w:rPr>
            <w:noProof/>
            <w:webHidden/>
          </w:rPr>
          <w:instrText xml:space="preserve"> PAGEREF _Toc41393920 \h </w:instrText>
        </w:r>
        <w:r w:rsidR="00BF401C">
          <w:rPr>
            <w:noProof/>
            <w:webHidden/>
          </w:rPr>
        </w:r>
        <w:r w:rsidR="00BF401C">
          <w:rPr>
            <w:noProof/>
            <w:webHidden/>
          </w:rPr>
          <w:fldChar w:fldCharType="separate"/>
        </w:r>
        <w:r w:rsidR="002803A6">
          <w:rPr>
            <w:noProof/>
            <w:webHidden/>
          </w:rPr>
          <w:t>10</w:t>
        </w:r>
        <w:r w:rsidR="00BF401C">
          <w:rPr>
            <w:noProof/>
            <w:webHidden/>
          </w:rPr>
          <w:fldChar w:fldCharType="end"/>
        </w:r>
      </w:hyperlink>
    </w:p>
    <w:p w14:paraId="78458D55" w14:textId="5EAA1C09" w:rsidR="00BF401C" w:rsidRDefault="006458A5">
      <w:pPr>
        <w:pStyle w:val="Abbildungsverzeichnis"/>
        <w:tabs>
          <w:tab w:val="right" w:leader="dot" w:pos="9060"/>
        </w:tabs>
        <w:rPr>
          <w:rFonts w:asciiTheme="minorHAnsi" w:eastAsiaTheme="minorEastAsia" w:hAnsiTheme="minorHAnsi"/>
          <w:noProof/>
          <w:sz w:val="22"/>
          <w:lang w:eastAsia="de-CH"/>
        </w:rPr>
      </w:pPr>
      <w:hyperlink r:id="rId9" w:anchor="_Toc41393921" w:history="1">
        <w:r w:rsidR="00BF401C" w:rsidRPr="006A1F64">
          <w:rPr>
            <w:rStyle w:val="Hyperlink"/>
            <w:noProof/>
          </w:rPr>
          <w:t>Abbildung 2: Die Indifferenzkurve (Mondello, 2015, p. 141)</w:t>
        </w:r>
        <w:r w:rsidR="00BF401C">
          <w:rPr>
            <w:noProof/>
            <w:webHidden/>
          </w:rPr>
          <w:tab/>
        </w:r>
        <w:r w:rsidR="00BF401C">
          <w:rPr>
            <w:noProof/>
            <w:webHidden/>
          </w:rPr>
          <w:fldChar w:fldCharType="begin"/>
        </w:r>
        <w:r w:rsidR="00BF401C">
          <w:rPr>
            <w:noProof/>
            <w:webHidden/>
          </w:rPr>
          <w:instrText xml:space="preserve"> PAGEREF _Toc41393921 \h </w:instrText>
        </w:r>
        <w:r w:rsidR="00BF401C">
          <w:rPr>
            <w:noProof/>
            <w:webHidden/>
          </w:rPr>
        </w:r>
        <w:r w:rsidR="00BF401C">
          <w:rPr>
            <w:noProof/>
            <w:webHidden/>
          </w:rPr>
          <w:fldChar w:fldCharType="separate"/>
        </w:r>
        <w:r w:rsidR="002803A6">
          <w:rPr>
            <w:noProof/>
            <w:webHidden/>
          </w:rPr>
          <w:t>10</w:t>
        </w:r>
        <w:r w:rsidR="00BF401C">
          <w:rPr>
            <w:noProof/>
            <w:webHidden/>
          </w:rPr>
          <w:fldChar w:fldCharType="end"/>
        </w:r>
      </w:hyperlink>
    </w:p>
    <w:p w14:paraId="1F4BE1B4" w14:textId="58D988E9" w:rsidR="00BF401C" w:rsidRDefault="006458A5">
      <w:pPr>
        <w:pStyle w:val="Abbildungsverzeichnis"/>
        <w:tabs>
          <w:tab w:val="right" w:leader="dot" w:pos="9060"/>
        </w:tabs>
        <w:rPr>
          <w:rFonts w:asciiTheme="minorHAnsi" w:eastAsiaTheme="minorEastAsia" w:hAnsiTheme="minorHAnsi"/>
          <w:noProof/>
          <w:sz w:val="22"/>
          <w:lang w:eastAsia="de-CH"/>
        </w:rPr>
      </w:pPr>
      <w:hyperlink r:id="rId10" w:anchor="_Toc41393922" w:history="1">
        <w:r w:rsidR="00BF401C" w:rsidRPr="006A1F64">
          <w:rPr>
            <w:rStyle w:val="Hyperlink"/>
            <w:noProof/>
          </w:rPr>
          <w:t>Abbildung 3: Das optimale Portfolio in der Theorie (Mondello, 2015, p. 147)</w:t>
        </w:r>
        <w:r w:rsidR="00BF401C">
          <w:rPr>
            <w:noProof/>
            <w:webHidden/>
          </w:rPr>
          <w:tab/>
        </w:r>
        <w:r w:rsidR="00BF401C">
          <w:rPr>
            <w:noProof/>
            <w:webHidden/>
          </w:rPr>
          <w:fldChar w:fldCharType="begin"/>
        </w:r>
        <w:r w:rsidR="00BF401C">
          <w:rPr>
            <w:noProof/>
            <w:webHidden/>
          </w:rPr>
          <w:instrText xml:space="preserve"> PAGEREF _Toc41393922 \h </w:instrText>
        </w:r>
        <w:r w:rsidR="00BF401C">
          <w:rPr>
            <w:noProof/>
            <w:webHidden/>
          </w:rPr>
        </w:r>
        <w:r w:rsidR="00BF401C">
          <w:rPr>
            <w:noProof/>
            <w:webHidden/>
          </w:rPr>
          <w:fldChar w:fldCharType="separate"/>
        </w:r>
        <w:r w:rsidR="002803A6">
          <w:rPr>
            <w:noProof/>
            <w:webHidden/>
          </w:rPr>
          <w:t>10</w:t>
        </w:r>
        <w:r w:rsidR="00BF401C">
          <w:rPr>
            <w:noProof/>
            <w:webHidden/>
          </w:rPr>
          <w:fldChar w:fldCharType="end"/>
        </w:r>
      </w:hyperlink>
    </w:p>
    <w:p w14:paraId="3D1E788E" w14:textId="6AD5F3E7" w:rsidR="00BF401C" w:rsidRDefault="006458A5">
      <w:pPr>
        <w:pStyle w:val="Abbildungsverzeichnis"/>
        <w:tabs>
          <w:tab w:val="right" w:leader="dot" w:pos="9060"/>
        </w:tabs>
        <w:rPr>
          <w:rFonts w:asciiTheme="minorHAnsi" w:eastAsiaTheme="minorEastAsia" w:hAnsiTheme="minorHAnsi"/>
          <w:noProof/>
          <w:sz w:val="22"/>
          <w:lang w:eastAsia="de-CH"/>
        </w:rPr>
      </w:pPr>
      <w:hyperlink w:anchor="_Toc41393923" w:history="1">
        <w:r w:rsidR="00BF401C" w:rsidRPr="006A1F64">
          <w:rPr>
            <w:rStyle w:val="Hyperlink"/>
            <w:noProof/>
          </w:rPr>
          <w:t>Abbildung 4: Chart des SMI von 1991 bis 2020 von Yahoo Finance</w:t>
        </w:r>
        <w:r w:rsidR="00BF401C">
          <w:rPr>
            <w:noProof/>
            <w:webHidden/>
          </w:rPr>
          <w:tab/>
        </w:r>
        <w:r w:rsidR="00BF401C">
          <w:rPr>
            <w:noProof/>
            <w:webHidden/>
          </w:rPr>
          <w:fldChar w:fldCharType="begin"/>
        </w:r>
        <w:r w:rsidR="00BF401C">
          <w:rPr>
            <w:noProof/>
            <w:webHidden/>
          </w:rPr>
          <w:instrText xml:space="preserve"> PAGEREF _Toc41393923 \h </w:instrText>
        </w:r>
        <w:r w:rsidR="00BF401C">
          <w:rPr>
            <w:noProof/>
            <w:webHidden/>
          </w:rPr>
        </w:r>
        <w:r w:rsidR="00BF401C">
          <w:rPr>
            <w:noProof/>
            <w:webHidden/>
          </w:rPr>
          <w:fldChar w:fldCharType="separate"/>
        </w:r>
        <w:r w:rsidR="002803A6">
          <w:rPr>
            <w:noProof/>
            <w:webHidden/>
          </w:rPr>
          <w:t>11</w:t>
        </w:r>
        <w:r w:rsidR="00BF401C">
          <w:rPr>
            <w:noProof/>
            <w:webHidden/>
          </w:rPr>
          <w:fldChar w:fldCharType="end"/>
        </w:r>
      </w:hyperlink>
    </w:p>
    <w:p w14:paraId="5503A1F9" w14:textId="2B0A6380" w:rsidR="00BF401C" w:rsidRDefault="006458A5">
      <w:pPr>
        <w:pStyle w:val="Abbildungsverzeichnis"/>
        <w:tabs>
          <w:tab w:val="right" w:leader="dot" w:pos="9060"/>
        </w:tabs>
        <w:rPr>
          <w:rFonts w:asciiTheme="minorHAnsi" w:eastAsiaTheme="minorEastAsia" w:hAnsiTheme="minorHAnsi"/>
          <w:noProof/>
          <w:sz w:val="22"/>
          <w:lang w:eastAsia="de-CH"/>
        </w:rPr>
      </w:pPr>
      <w:hyperlink w:anchor="_Toc41393924" w:history="1">
        <w:r w:rsidR="00BF401C" w:rsidRPr="006A1F64">
          <w:rPr>
            <w:rStyle w:val="Hyperlink"/>
            <w:noProof/>
          </w:rPr>
          <w:t>Abbildung 5: Performance aller Aktien des SMI in den letzten 10 Jahren</w:t>
        </w:r>
        <w:r w:rsidR="00BF401C">
          <w:rPr>
            <w:noProof/>
            <w:webHidden/>
          </w:rPr>
          <w:tab/>
        </w:r>
        <w:r w:rsidR="00BF401C">
          <w:rPr>
            <w:noProof/>
            <w:webHidden/>
          </w:rPr>
          <w:fldChar w:fldCharType="begin"/>
        </w:r>
        <w:r w:rsidR="00BF401C">
          <w:rPr>
            <w:noProof/>
            <w:webHidden/>
          </w:rPr>
          <w:instrText xml:space="preserve"> PAGEREF _Toc41393924 \h </w:instrText>
        </w:r>
        <w:r w:rsidR="00BF401C">
          <w:rPr>
            <w:noProof/>
            <w:webHidden/>
          </w:rPr>
        </w:r>
        <w:r w:rsidR="00BF401C">
          <w:rPr>
            <w:noProof/>
            <w:webHidden/>
          </w:rPr>
          <w:fldChar w:fldCharType="separate"/>
        </w:r>
        <w:r w:rsidR="002803A6">
          <w:rPr>
            <w:noProof/>
            <w:webHidden/>
          </w:rPr>
          <w:t>11</w:t>
        </w:r>
        <w:r w:rsidR="00BF401C">
          <w:rPr>
            <w:noProof/>
            <w:webHidden/>
          </w:rPr>
          <w:fldChar w:fldCharType="end"/>
        </w:r>
      </w:hyperlink>
    </w:p>
    <w:p w14:paraId="0769A4C1" w14:textId="07C739D4" w:rsidR="00BF401C" w:rsidRDefault="006458A5">
      <w:pPr>
        <w:pStyle w:val="Abbildungsverzeichnis"/>
        <w:tabs>
          <w:tab w:val="right" w:leader="dot" w:pos="9060"/>
        </w:tabs>
        <w:rPr>
          <w:rFonts w:asciiTheme="minorHAnsi" w:eastAsiaTheme="minorEastAsia" w:hAnsiTheme="minorHAnsi"/>
          <w:noProof/>
          <w:sz w:val="22"/>
          <w:lang w:eastAsia="de-CH"/>
        </w:rPr>
      </w:pPr>
      <w:hyperlink w:anchor="_Toc41393925" w:history="1">
        <w:r w:rsidR="00BF401C" w:rsidRPr="006A1F64">
          <w:rPr>
            <w:rStyle w:val="Hyperlink"/>
            <w:noProof/>
          </w:rPr>
          <w:t>Abbildung 6: Berechnete Effizienzkurve des optimalen Portfolios</w:t>
        </w:r>
        <w:r w:rsidR="00BF401C">
          <w:rPr>
            <w:noProof/>
            <w:webHidden/>
          </w:rPr>
          <w:tab/>
        </w:r>
        <w:r w:rsidR="00BF401C">
          <w:rPr>
            <w:noProof/>
            <w:webHidden/>
          </w:rPr>
          <w:fldChar w:fldCharType="begin"/>
        </w:r>
        <w:r w:rsidR="00BF401C">
          <w:rPr>
            <w:noProof/>
            <w:webHidden/>
          </w:rPr>
          <w:instrText xml:space="preserve"> PAGEREF _Toc41393925 \h </w:instrText>
        </w:r>
        <w:r w:rsidR="00BF401C">
          <w:rPr>
            <w:noProof/>
            <w:webHidden/>
          </w:rPr>
        </w:r>
        <w:r w:rsidR="00BF401C">
          <w:rPr>
            <w:noProof/>
            <w:webHidden/>
          </w:rPr>
          <w:fldChar w:fldCharType="separate"/>
        </w:r>
        <w:r w:rsidR="002803A6">
          <w:rPr>
            <w:noProof/>
            <w:webHidden/>
          </w:rPr>
          <w:t>12</w:t>
        </w:r>
        <w:r w:rsidR="00BF401C">
          <w:rPr>
            <w:noProof/>
            <w:webHidden/>
          </w:rPr>
          <w:fldChar w:fldCharType="end"/>
        </w:r>
      </w:hyperlink>
    </w:p>
    <w:p w14:paraId="7AE224AD" w14:textId="4AD7751C" w:rsidR="00BF401C" w:rsidRDefault="006458A5">
      <w:pPr>
        <w:pStyle w:val="Abbildungsverzeichnis"/>
        <w:tabs>
          <w:tab w:val="right" w:leader="dot" w:pos="9060"/>
        </w:tabs>
        <w:rPr>
          <w:rFonts w:asciiTheme="minorHAnsi" w:eastAsiaTheme="minorEastAsia" w:hAnsiTheme="minorHAnsi"/>
          <w:noProof/>
          <w:sz w:val="22"/>
          <w:lang w:eastAsia="de-CH"/>
        </w:rPr>
      </w:pPr>
      <w:hyperlink w:anchor="_Toc41393926" w:history="1">
        <w:r w:rsidR="00BF401C" w:rsidRPr="006A1F64">
          <w:rPr>
            <w:rStyle w:val="Hyperlink"/>
            <w:noProof/>
          </w:rPr>
          <w:t>Abbildung 7: Kumulierter Ertrag des optimalen Portfolios</w:t>
        </w:r>
        <w:r w:rsidR="00BF401C">
          <w:rPr>
            <w:noProof/>
            <w:webHidden/>
          </w:rPr>
          <w:tab/>
        </w:r>
        <w:r w:rsidR="00BF401C">
          <w:rPr>
            <w:noProof/>
            <w:webHidden/>
          </w:rPr>
          <w:fldChar w:fldCharType="begin"/>
        </w:r>
        <w:r w:rsidR="00BF401C">
          <w:rPr>
            <w:noProof/>
            <w:webHidden/>
          </w:rPr>
          <w:instrText xml:space="preserve"> PAGEREF _Toc41393926 \h </w:instrText>
        </w:r>
        <w:r w:rsidR="00BF401C">
          <w:rPr>
            <w:noProof/>
            <w:webHidden/>
          </w:rPr>
        </w:r>
        <w:r w:rsidR="00BF401C">
          <w:rPr>
            <w:noProof/>
            <w:webHidden/>
          </w:rPr>
          <w:fldChar w:fldCharType="separate"/>
        </w:r>
        <w:r w:rsidR="002803A6">
          <w:rPr>
            <w:noProof/>
            <w:webHidden/>
          </w:rPr>
          <w:t>12</w:t>
        </w:r>
        <w:r w:rsidR="00BF401C">
          <w:rPr>
            <w:noProof/>
            <w:webHidden/>
          </w:rPr>
          <w:fldChar w:fldCharType="end"/>
        </w:r>
      </w:hyperlink>
    </w:p>
    <w:p w14:paraId="50A5F343" w14:textId="18A39CF1" w:rsidR="00BF401C" w:rsidRDefault="006458A5">
      <w:pPr>
        <w:pStyle w:val="Abbildungsverzeichnis"/>
        <w:tabs>
          <w:tab w:val="right" w:leader="dot" w:pos="9060"/>
        </w:tabs>
        <w:rPr>
          <w:rFonts w:asciiTheme="minorHAnsi" w:eastAsiaTheme="minorEastAsia" w:hAnsiTheme="minorHAnsi"/>
          <w:noProof/>
          <w:sz w:val="22"/>
          <w:lang w:eastAsia="de-CH"/>
        </w:rPr>
      </w:pPr>
      <w:hyperlink w:anchor="_Toc41393927" w:history="1">
        <w:r w:rsidR="00BF401C" w:rsidRPr="006A1F64">
          <w:rPr>
            <w:rStyle w:val="Hyperlink"/>
            <w:noProof/>
          </w:rPr>
          <w:t>Abbildung 8: PACF des optimalen Portfolios</w:t>
        </w:r>
        <w:r w:rsidR="00BF401C">
          <w:rPr>
            <w:noProof/>
            <w:webHidden/>
          </w:rPr>
          <w:tab/>
        </w:r>
        <w:r w:rsidR="00BF401C">
          <w:rPr>
            <w:noProof/>
            <w:webHidden/>
          </w:rPr>
          <w:fldChar w:fldCharType="begin"/>
        </w:r>
        <w:r w:rsidR="00BF401C">
          <w:rPr>
            <w:noProof/>
            <w:webHidden/>
          </w:rPr>
          <w:instrText xml:space="preserve"> PAGEREF _Toc41393927 \h </w:instrText>
        </w:r>
        <w:r w:rsidR="00BF401C">
          <w:rPr>
            <w:noProof/>
            <w:webHidden/>
          </w:rPr>
        </w:r>
        <w:r w:rsidR="00BF401C">
          <w:rPr>
            <w:noProof/>
            <w:webHidden/>
          </w:rPr>
          <w:fldChar w:fldCharType="separate"/>
        </w:r>
        <w:r w:rsidR="002803A6">
          <w:rPr>
            <w:noProof/>
            <w:webHidden/>
          </w:rPr>
          <w:t>13</w:t>
        </w:r>
        <w:r w:rsidR="00BF401C">
          <w:rPr>
            <w:noProof/>
            <w:webHidden/>
          </w:rPr>
          <w:fldChar w:fldCharType="end"/>
        </w:r>
      </w:hyperlink>
    </w:p>
    <w:p w14:paraId="09723945" w14:textId="44BE6131" w:rsidR="00BF401C" w:rsidRDefault="006458A5">
      <w:pPr>
        <w:pStyle w:val="Abbildungsverzeichnis"/>
        <w:tabs>
          <w:tab w:val="right" w:leader="dot" w:pos="9060"/>
        </w:tabs>
        <w:rPr>
          <w:rFonts w:asciiTheme="minorHAnsi" w:eastAsiaTheme="minorEastAsia" w:hAnsiTheme="minorHAnsi"/>
          <w:noProof/>
          <w:sz w:val="22"/>
          <w:lang w:eastAsia="de-CH"/>
        </w:rPr>
      </w:pPr>
      <w:hyperlink w:anchor="_Toc41393928" w:history="1">
        <w:r w:rsidR="00BF401C" w:rsidRPr="006A1F64">
          <w:rPr>
            <w:rStyle w:val="Hyperlink"/>
            <w:noProof/>
          </w:rPr>
          <w:t>Abbildung 9: Residuen des optimalen Portfolios</w:t>
        </w:r>
        <w:r w:rsidR="00BF401C">
          <w:rPr>
            <w:noProof/>
            <w:webHidden/>
          </w:rPr>
          <w:tab/>
        </w:r>
        <w:r w:rsidR="00BF401C">
          <w:rPr>
            <w:noProof/>
            <w:webHidden/>
          </w:rPr>
          <w:fldChar w:fldCharType="begin"/>
        </w:r>
        <w:r w:rsidR="00BF401C">
          <w:rPr>
            <w:noProof/>
            <w:webHidden/>
          </w:rPr>
          <w:instrText xml:space="preserve"> PAGEREF _Toc41393928 \h </w:instrText>
        </w:r>
        <w:r w:rsidR="00BF401C">
          <w:rPr>
            <w:noProof/>
            <w:webHidden/>
          </w:rPr>
        </w:r>
        <w:r w:rsidR="00BF401C">
          <w:rPr>
            <w:noProof/>
            <w:webHidden/>
          </w:rPr>
          <w:fldChar w:fldCharType="separate"/>
        </w:r>
        <w:r w:rsidR="002803A6">
          <w:rPr>
            <w:noProof/>
            <w:webHidden/>
          </w:rPr>
          <w:t>13</w:t>
        </w:r>
        <w:r w:rsidR="00BF401C">
          <w:rPr>
            <w:noProof/>
            <w:webHidden/>
          </w:rPr>
          <w:fldChar w:fldCharType="end"/>
        </w:r>
      </w:hyperlink>
    </w:p>
    <w:p w14:paraId="7E0BBD11" w14:textId="592E4059" w:rsidR="00BF401C" w:rsidRDefault="006458A5">
      <w:pPr>
        <w:pStyle w:val="Abbildungsverzeichnis"/>
        <w:tabs>
          <w:tab w:val="right" w:leader="dot" w:pos="9060"/>
        </w:tabs>
        <w:rPr>
          <w:rFonts w:asciiTheme="minorHAnsi" w:eastAsiaTheme="minorEastAsia" w:hAnsiTheme="minorHAnsi"/>
          <w:noProof/>
          <w:sz w:val="22"/>
          <w:lang w:eastAsia="de-CH"/>
        </w:rPr>
      </w:pPr>
      <w:hyperlink w:anchor="_Toc41393929" w:history="1">
        <w:r w:rsidR="00BF401C" w:rsidRPr="006A1F64">
          <w:rPr>
            <w:rStyle w:val="Hyperlink"/>
            <w:noProof/>
          </w:rPr>
          <w:t>Abbildung 10: Ausblick/Vorhersage des optimalen Portfolios</w:t>
        </w:r>
        <w:r w:rsidR="00BF401C">
          <w:rPr>
            <w:noProof/>
            <w:webHidden/>
          </w:rPr>
          <w:tab/>
        </w:r>
        <w:r w:rsidR="00BF401C">
          <w:rPr>
            <w:noProof/>
            <w:webHidden/>
          </w:rPr>
          <w:fldChar w:fldCharType="begin"/>
        </w:r>
        <w:r w:rsidR="00BF401C">
          <w:rPr>
            <w:noProof/>
            <w:webHidden/>
          </w:rPr>
          <w:instrText xml:space="preserve"> PAGEREF _Toc41393929 \h </w:instrText>
        </w:r>
        <w:r w:rsidR="00BF401C">
          <w:rPr>
            <w:noProof/>
            <w:webHidden/>
          </w:rPr>
        </w:r>
        <w:r w:rsidR="00BF401C">
          <w:rPr>
            <w:noProof/>
            <w:webHidden/>
          </w:rPr>
          <w:fldChar w:fldCharType="separate"/>
        </w:r>
        <w:r w:rsidR="002803A6">
          <w:rPr>
            <w:noProof/>
            <w:webHidden/>
          </w:rPr>
          <w:t>14</w:t>
        </w:r>
        <w:r w:rsidR="00BF401C">
          <w:rPr>
            <w:noProof/>
            <w:webHidden/>
          </w:rPr>
          <w:fldChar w:fldCharType="end"/>
        </w:r>
      </w:hyperlink>
    </w:p>
    <w:p w14:paraId="23612D70" w14:textId="44FBAEFB" w:rsidR="00BF401C" w:rsidRDefault="006458A5">
      <w:pPr>
        <w:pStyle w:val="Abbildungsverzeichnis"/>
        <w:tabs>
          <w:tab w:val="right" w:leader="dot" w:pos="9060"/>
        </w:tabs>
        <w:rPr>
          <w:rFonts w:asciiTheme="minorHAnsi" w:eastAsiaTheme="minorEastAsia" w:hAnsiTheme="minorHAnsi"/>
          <w:noProof/>
          <w:sz w:val="22"/>
          <w:lang w:eastAsia="de-CH"/>
        </w:rPr>
      </w:pPr>
      <w:hyperlink w:anchor="_Toc41393930" w:history="1">
        <w:r w:rsidR="00BF401C" w:rsidRPr="006A1F64">
          <w:rPr>
            <w:rStyle w:val="Hyperlink"/>
            <w:noProof/>
          </w:rPr>
          <w:t>Abbildung 11: Vergleich Performance zwischen SMI und optimalen Portfolio</w:t>
        </w:r>
        <w:r w:rsidR="00BF401C">
          <w:rPr>
            <w:noProof/>
            <w:webHidden/>
          </w:rPr>
          <w:tab/>
        </w:r>
        <w:r w:rsidR="00BF401C">
          <w:rPr>
            <w:noProof/>
            <w:webHidden/>
          </w:rPr>
          <w:fldChar w:fldCharType="begin"/>
        </w:r>
        <w:r w:rsidR="00BF401C">
          <w:rPr>
            <w:noProof/>
            <w:webHidden/>
          </w:rPr>
          <w:instrText xml:space="preserve"> PAGEREF _Toc41393930 \h </w:instrText>
        </w:r>
        <w:r w:rsidR="00BF401C">
          <w:rPr>
            <w:noProof/>
            <w:webHidden/>
          </w:rPr>
        </w:r>
        <w:r w:rsidR="00BF401C">
          <w:rPr>
            <w:noProof/>
            <w:webHidden/>
          </w:rPr>
          <w:fldChar w:fldCharType="separate"/>
        </w:r>
        <w:r w:rsidR="002803A6">
          <w:rPr>
            <w:noProof/>
            <w:webHidden/>
          </w:rPr>
          <w:t>14</w:t>
        </w:r>
        <w:r w:rsidR="00BF401C">
          <w:rPr>
            <w:noProof/>
            <w:webHidden/>
          </w:rPr>
          <w:fldChar w:fldCharType="end"/>
        </w:r>
      </w:hyperlink>
    </w:p>
    <w:p w14:paraId="656DF3F9" w14:textId="145258BD" w:rsidR="008B4BF2" w:rsidRDefault="00685E2F" w:rsidP="00BB02B4">
      <w:pPr>
        <w:jc w:val="left"/>
      </w:pPr>
      <w:r>
        <w:fldChar w:fldCharType="end"/>
      </w:r>
    </w:p>
    <w:p w14:paraId="7FAA857E" w14:textId="0AD93104" w:rsidR="007B2836" w:rsidRDefault="007B2836" w:rsidP="007B2836">
      <w:pPr>
        <w:pStyle w:val="berschrift1"/>
      </w:pPr>
      <w:bookmarkStart w:id="7" w:name="_Toc41393904"/>
      <w:r>
        <w:t>Tabellenverzeichnis</w:t>
      </w:r>
      <w:bookmarkEnd w:id="7"/>
    </w:p>
    <w:p w14:paraId="6D6B959A" w14:textId="42782F5F" w:rsidR="00BF401C" w:rsidRDefault="007B2836">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Tabelle" </w:instrText>
      </w:r>
      <w:r>
        <w:fldChar w:fldCharType="separate"/>
      </w:r>
      <w:hyperlink w:anchor="_Toc41393931" w:history="1">
        <w:r w:rsidR="00BF401C" w:rsidRPr="000D2786">
          <w:rPr>
            <w:rStyle w:val="Hyperlink"/>
            <w:noProof/>
          </w:rPr>
          <w:t>Tabelle 1: Das optimale Portfolio</w:t>
        </w:r>
        <w:r w:rsidR="00BF401C">
          <w:rPr>
            <w:noProof/>
            <w:webHidden/>
          </w:rPr>
          <w:tab/>
        </w:r>
        <w:r w:rsidR="00BF401C">
          <w:rPr>
            <w:noProof/>
            <w:webHidden/>
          </w:rPr>
          <w:fldChar w:fldCharType="begin"/>
        </w:r>
        <w:r w:rsidR="00BF401C">
          <w:rPr>
            <w:noProof/>
            <w:webHidden/>
          </w:rPr>
          <w:instrText xml:space="preserve"> PAGEREF _Toc41393931 \h </w:instrText>
        </w:r>
        <w:r w:rsidR="00BF401C">
          <w:rPr>
            <w:noProof/>
            <w:webHidden/>
          </w:rPr>
        </w:r>
        <w:r w:rsidR="00BF401C">
          <w:rPr>
            <w:noProof/>
            <w:webHidden/>
          </w:rPr>
          <w:fldChar w:fldCharType="separate"/>
        </w:r>
        <w:r w:rsidR="002803A6">
          <w:rPr>
            <w:noProof/>
            <w:webHidden/>
          </w:rPr>
          <w:t>7</w:t>
        </w:r>
        <w:r w:rsidR="00BF401C">
          <w:rPr>
            <w:noProof/>
            <w:webHidden/>
          </w:rPr>
          <w:fldChar w:fldCharType="end"/>
        </w:r>
      </w:hyperlink>
    </w:p>
    <w:p w14:paraId="1727EDA5" w14:textId="2A99E825" w:rsidR="007B2836" w:rsidRDefault="007B2836" w:rsidP="00BB02B4">
      <w:pPr>
        <w:jc w:val="left"/>
      </w:pPr>
      <w:r>
        <w:fldChar w:fldCharType="end"/>
      </w:r>
    </w:p>
    <w:p w14:paraId="3A668C7B" w14:textId="77777777" w:rsidR="00FC0D38" w:rsidRDefault="00FC0D38">
      <w:pPr>
        <w:spacing w:line="259" w:lineRule="auto"/>
        <w:jc w:val="left"/>
        <w:rPr>
          <w:rFonts w:eastAsiaTheme="majorEastAsia" w:cstheme="majorBidi"/>
          <w:b/>
          <w:sz w:val="24"/>
          <w:szCs w:val="32"/>
        </w:rPr>
      </w:pPr>
      <w:r>
        <w:br w:type="page"/>
      </w:r>
    </w:p>
    <w:p w14:paraId="7F395905" w14:textId="7961D4EE" w:rsidR="00374880" w:rsidRDefault="001370F7" w:rsidP="000E3924">
      <w:pPr>
        <w:pStyle w:val="berschrift1"/>
        <w:numPr>
          <w:ilvl w:val="0"/>
          <w:numId w:val="9"/>
        </w:numPr>
      </w:pPr>
      <w:bookmarkStart w:id="8" w:name="_Toc40866356"/>
      <w:bookmarkStart w:id="9" w:name="_Toc41393905"/>
      <w:r>
        <w:lastRenderedPageBreak/>
        <w:t>Einleitung</w:t>
      </w:r>
      <w:bookmarkEnd w:id="8"/>
      <w:bookmarkEnd w:id="9"/>
    </w:p>
    <w:p w14:paraId="1A766AD4" w14:textId="5EB1A6DF" w:rsidR="00B1631E" w:rsidRDefault="00C43651" w:rsidP="00674B18">
      <w:r>
        <w:t xml:space="preserve">Aus den eigenen Ersparnissen gewinnbringendes Vermögen generieren. Diese Möglichkeit besteht bereits seit langer Zeit. Schon im 13. Jahrhundert haben sich italienische Kaufleute in Belgien zum </w:t>
      </w:r>
      <w:r w:rsidR="00A45961">
        <w:t>Aktienhandel</w:t>
      </w:r>
      <w:r>
        <w:t xml:space="preserve"> getroffen </w:t>
      </w:r>
      <w:r w:rsidR="00A45961">
        <w:fldChar w:fldCharType="begin" w:fldLock="1"/>
      </w:r>
      <w:r w:rsidR="00F243A2">
        <w:instrText>ADDIN CSL_CITATION {"citationItems":[{"id":"ITEM-1","itemData":{"URL":"https://boerse.ard.de/boersenwissen/boersenwissen-grundlagen/die-geschichte-der-aktie-100.html","accessed":{"date-parts":[["2020","5","20"]]},"id":"ITEM-1","issued":{"date-parts":[["0"]]},"title":"Die Geschichte der Aktie | Börsenwissen Grundlagen | boerse.ARD.de","type":"webpage"},"uris":["http://www.mendeley.com/documents/?uuid=c7985b6b-0693-381b-bbd7-c2cddd713527"]}],"mendeley":{"formattedCitation":"(&lt;i&gt;Die Geschichte Der Aktie | Börsenwissen Grundlagen | Boerse.ARD.De&lt;/i&gt;, n.d.)","plainTextFormattedCitation":"(Die Geschichte Der Aktie | Börsenwissen Grundlagen | Boerse.ARD.De, n.d.)","previouslyFormattedCitation":"(&lt;i&gt;Die Geschichte Der Aktie | Börsenwissen Grundlagen | Boerse.ARD.De&lt;/i&gt;, n.d.)"},"properties":{"noteIndex":0},"schema":"https://github.com/citation-style-language/schema/raw/master/csl-citation.json"}</w:instrText>
      </w:r>
      <w:r w:rsidR="00A45961">
        <w:fldChar w:fldCharType="separate"/>
      </w:r>
      <w:r w:rsidR="00A45961" w:rsidRPr="00A45961">
        <w:rPr>
          <w:noProof/>
        </w:rPr>
        <w:t>(</w:t>
      </w:r>
      <w:r w:rsidR="00A45961" w:rsidRPr="00A45961">
        <w:rPr>
          <w:i/>
          <w:noProof/>
        </w:rPr>
        <w:t>Die Geschichte Der Aktie | Börsenwissen Grundlagen | Boerse.ARD.De</w:t>
      </w:r>
      <w:r w:rsidR="00A45961" w:rsidRPr="00A45961">
        <w:rPr>
          <w:noProof/>
        </w:rPr>
        <w:t>, n.d.)</w:t>
      </w:r>
      <w:r w:rsidR="00A45961">
        <w:fldChar w:fldCharType="end"/>
      </w:r>
      <w:r>
        <w:t>.</w:t>
      </w:r>
      <w:r w:rsidR="00A45961">
        <w:t xml:space="preserve"> Doch was sind Aktien eigentlich? Die Aktie ist nichts anderes als ein Wertpapier, das es einem Aktionär</w:t>
      </w:r>
      <w:r w:rsidR="00461938">
        <w:t xml:space="preserve"> oder einer Aktionärin</w:t>
      </w:r>
      <w:r w:rsidR="00A45961">
        <w:t xml:space="preserve"> erlaubt sein</w:t>
      </w:r>
      <w:r w:rsidR="00461938">
        <w:t xml:space="preserve"> beziehungsweise ihr</w:t>
      </w:r>
      <w:r w:rsidR="00A45961">
        <w:t xml:space="preserve"> Geld einer Aktiengesellschaft als Darlehen zur Verfügung zu stellen. Dafür zahlt das Unternehmen einen Anteil </w:t>
      </w:r>
      <w:r w:rsidR="00461938">
        <w:t>des</w:t>
      </w:r>
      <w:r w:rsidR="00A45961">
        <w:t xml:space="preserve"> Gewinnes aus: die sogenannte Dividende. Die Höhe der Dividendenausschüttung ist abhängig vom Reingewinn der Aktiengesellschaft und von der Anzahl Aktien</w:t>
      </w:r>
      <w:r w:rsidR="00461938">
        <w:t>,</w:t>
      </w:r>
      <w:r w:rsidR="00A45961">
        <w:t xml:space="preserve"> die </w:t>
      </w:r>
      <w:r w:rsidR="00461938">
        <w:t>Anlegende</w:t>
      </w:r>
      <w:r w:rsidR="00A45961">
        <w:t xml:space="preserve"> </w:t>
      </w:r>
      <w:r w:rsidR="00847657">
        <w:t xml:space="preserve">vom jeweiligen Unternehmen </w:t>
      </w:r>
      <w:r w:rsidR="00A45961">
        <w:t>besitzen</w:t>
      </w:r>
      <w:r w:rsidR="00F243A2">
        <w:t xml:space="preserve"> </w:t>
      </w:r>
      <w:r w:rsidR="00F243A2">
        <w:fldChar w:fldCharType="begin" w:fldLock="1"/>
      </w:r>
      <w:r w:rsidR="00B1631E">
        <w:instrText>ADDIN CSL_CITATION {"citationItems":[{"id":"ITEM-1","itemData":{"URL":"https://wirtschaftslexikon.gabler.de/definition/aktie-31763#head4","accessed":{"date-parts":[["2020","5","20"]]},"id":"ITEM-1","issued":{"date-parts":[["0"]]},"title":"Aktie • Definition | Gabler Wirtschaftslexikon","type":"webpage"},"uris":["http://www.mendeley.com/documents/?uuid=30b3c9f2-d64c-3b4f-b5e2-8ca3a65b2fc7"]}],"mendeley":{"formattedCitation":"(&lt;i&gt;Aktie • Definition | Gabler Wirtschaftslexikon&lt;/i&gt;, n.d.)","plainTextFormattedCitation":"(Aktie • Definition | Gabler Wirtschaftslexikon, n.d.)","previouslyFormattedCitation":"(&lt;i&gt;Aktie • Definition | Gabler Wirtschaftslexikon&lt;/i&gt;, n.d.)"},"properties":{"noteIndex":0},"schema":"https://github.com/citation-style-language/schema/raw/master/csl-citation.json"}</w:instrText>
      </w:r>
      <w:r w:rsidR="00F243A2">
        <w:fldChar w:fldCharType="separate"/>
      </w:r>
      <w:r w:rsidR="00F243A2" w:rsidRPr="00F243A2">
        <w:rPr>
          <w:noProof/>
        </w:rPr>
        <w:t>(</w:t>
      </w:r>
      <w:r w:rsidR="00F243A2" w:rsidRPr="00F243A2">
        <w:rPr>
          <w:i/>
          <w:noProof/>
        </w:rPr>
        <w:t>Aktie • Definition | Gabler Wirtschaftslexikon</w:t>
      </w:r>
      <w:r w:rsidR="00F243A2" w:rsidRPr="00F243A2">
        <w:rPr>
          <w:noProof/>
        </w:rPr>
        <w:t>, n.d.)</w:t>
      </w:r>
      <w:r w:rsidR="00F243A2">
        <w:fldChar w:fldCharType="end"/>
      </w:r>
      <w:r w:rsidR="00A45961">
        <w:t>.</w:t>
      </w:r>
      <w:r w:rsidR="00847657">
        <w:t xml:space="preserve"> Somit sind Aktien</w:t>
      </w:r>
      <w:r w:rsidR="00F243A2">
        <w:t xml:space="preserve"> risikoreicher als andere Geldanlagen. Im Gegensatz zu beispielsweise Obligationen</w:t>
      </w:r>
      <w:r w:rsidR="00461938">
        <w:t xml:space="preserve">, </w:t>
      </w:r>
      <w:r w:rsidR="00F243A2">
        <w:t xml:space="preserve">für </w:t>
      </w:r>
      <w:r w:rsidR="00847657">
        <w:t>die</w:t>
      </w:r>
      <w:r w:rsidR="00F243A2">
        <w:t xml:space="preserve"> regelmässig </w:t>
      </w:r>
      <w:r w:rsidR="00847657">
        <w:t xml:space="preserve">festgelegte </w:t>
      </w:r>
      <w:r w:rsidR="00F243A2">
        <w:t>Zinsen gezahlt werden</w:t>
      </w:r>
      <w:r w:rsidR="00461938">
        <w:t xml:space="preserve">, </w:t>
      </w:r>
      <w:r w:rsidR="00F243A2">
        <w:t xml:space="preserve">kann es bei Aktien vorkommen, dass </w:t>
      </w:r>
      <w:r w:rsidR="00461938">
        <w:t xml:space="preserve">Anlegende </w:t>
      </w:r>
      <w:r w:rsidR="00F243A2">
        <w:t>leer ausgeh</w:t>
      </w:r>
      <w:r w:rsidR="00461938">
        <w:t>en</w:t>
      </w:r>
      <w:r w:rsidR="00F243A2">
        <w:t xml:space="preserve">, wenn das Unternehmen </w:t>
      </w:r>
      <w:r w:rsidR="00B1631E">
        <w:t xml:space="preserve">am Ende des Jahres </w:t>
      </w:r>
      <w:r w:rsidR="00F243A2">
        <w:t>k</w:t>
      </w:r>
      <w:r w:rsidR="00B1631E">
        <w:t>einen Reingewinn vorzeigen kann. Trotzdem können sich Aktien lohnen: denn die Chance auf hohe Renditen ist durchaus gegeben</w:t>
      </w:r>
      <w:r w:rsidR="00461938">
        <w:t>.</w:t>
      </w:r>
      <w:r w:rsidR="00700CC7">
        <w:t xml:space="preserve"> </w:t>
      </w:r>
      <w:r w:rsidR="00461938">
        <w:t>M</w:t>
      </w:r>
      <w:r w:rsidR="00B1631E">
        <w:t xml:space="preserve">it der überlegten Zusammenstellung eines Aktienbündels – fachsprachlich Aktienportfolio genannt – können auf lange Zeit hohe Erträge </w:t>
      </w:r>
      <w:r w:rsidR="007F2110">
        <w:t>erzielt werden</w:t>
      </w:r>
      <w:r w:rsidR="00700CC7">
        <w:t xml:space="preserve"> </w:t>
      </w:r>
      <w:r w:rsidR="00700CC7">
        <w:fldChar w:fldCharType="begin" w:fldLock="1"/>
      </w:r>
      <w:r w:rsidR="0018137A">
        <w:instrText>ADDIN CSL_CITATION {"citationItems":[{"id":"ITEM-1","itemData":{"URL":"https://www.postfinance.ch/de/privat/beduerfnisse/anlagewissen/warum-sich-aktien-lohnen.html","accessed":{"date-parts":[["2020","5","20"]]},"id":"ITEM-1","issued":{"date-parts":[["0"]]},"title":"Warum sich Aktien lohnen | PostFinance","type":"webpage"},"uris":["http://www.mendeley.com/documents/?uuid=189ca5d9-5dab-3ef6-9f00-842fa037f4a3"]}],"mendeley":{"formattedCitation":"(&lt;i&gt;Warum Sich Aktien Lohnen | PostFinance&lt;/i&gt;, n.d.)","plainTextFormattedCitation":"(Warum Sich Aktien Lohnen | PostFinance, n.d.)","previouslyFormattedCitation":"(&lt;i&gt;Warum Sich Aktien Lohnen | PostFinance&lt;/i&gt;, n.d.)"},"properties":{"noteIndex":0},"schema":"https://github.com/citation-style-language/schema/raw/master/csl-citation.json"}</w:instrText>
      </w:r>
      <w:r w:rsidR="00700CC7">
        <w:fldChar w:fldCharType="separate"/>
      </w:r>
      <w:r w:rsidR="00700CC7" w:rsidRPr="00700CC7">
        <w:rPr>
          <w:noProof/>
        </w:rPr>
        <w:t>(</w:t>
      </w:r>
      <w:r w:rsidR="00700CC7" w:rsidRPr="00700CC7">
        <w:rPr>
          <w:i/>
          <w:noProof/>
        </w:rPr>
        <w:t>Warum Sich Aktien Lohnen | PostFinance</w:t>
      </w:r>
      <w:r w:rsidR="00700CC7" w:rsidRPr="00700CC7">
        <w:rPr>
          <w:noProof/>
        </w:rPr>
        <w:t>, n.d.)</w:t>
      </w:r>
      <w:r w:rsidR="00700CC7">
        <w:fldChar w:fldCharType="end"/>
      </w:r>
      <w:r w:rsidR="00B1631E">
        <w:t>.</w:t>
      </w:r>
    </w:p>
    <w:p w14:paraId="08919C5F" w14:textId="0E3CADE7" w:rsidR="00700CC7" w:rsidRDefault="00664C0A">
      <w:pPr>
        <w:spacing w:line="259" w:lineRule="auto"/>
        <w:jc w:val="left"/>
      </w:pPr>
      <w:r>
        <w:t xml:space="preserve">Das moderne Portfoliomanagement befasst sich mit </w:t>
      </w:r>
      <w:r w:rsidR="00D07F62">
        <w:t xml:space="preserve">den zu erwartenden </w:t>
      </w:r>
      <w:r>
        <w:t>Renditen aus den Aktien und dem Risiko</w:t>
      </w:r>
      <w:r w:rsidR="00D07F62">
        <w:t>, dass diese Renditen geringer ausfallen als erwartet oder sogar vollständig aussetzen</w:t>
      </w:r>
      <w:r w:rsidR="00961AA9">
        <w:t xml:space="preserve"> </w:t>
      </w:r>
      <w:r w:rsidR="00961AA9">
        <w:fldChar w:fldCharType="begin" w:fldLock="1"/>
      </w:r>
      <w:r w:rsidR="00700CC7">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961AA9">
        <w:fldChar w:fldCharType="separate"/>
      </w:r>
      <w:r w:rsidR="00961AA9" w:rsidRPr="00961AA9">
        <w:rPr>
          <w:noProof/>
        </w:rPr>
        <w:t>(Mondello, 2015)</w:t>
      </w:r>
      <w:r w:rsidR="00961AA9">
        <w:fldChar w:fldCharType="end"/>
      </w:r>
      <w:r w:rsidR="00D07F62">
        <w:t>.</w:t>
      </w:r>
      <w:r w:rsidR="00D04175">
        <w:t xml:space="preserve"> Ein </w:t>
      </w:r>
      <w:r w:rsidR="0072179E">
        <w:t>Instrument,</w:t>
      </w:r>
      <w:r w:rsidR="00D04175">
        <w:t xml:space="preserve"> um die Erwartungswerte für Rendite und Risiko zu ermitteln, ist die Zeitreihenanalyse.</w:t>
      </w:r>
      <w:r w:rsidR="00C81720">
        <w:t xml:space="preserve"> </w:t>
      </w:r>
      <w:r w:rsidR="002229F1">
        <w:t>Vergangene Aktienpreise</w:t>
      </w:r>
      <w:r w:rsidR="00C81720">
        <w:t xml:space="preserve"> werden analysiert</w:t>
      </w:r>
      <w:r w:rsidR="00961AA9">
        <w:t>,</w:t>
      </w:r>
      <w:r w:rsidR="002229F1">
        <w:t xml:space="preserve"> um Muster zu erkennen und diese Regelmässigkeiten in zukünftige</w:t>
      </w:r>
      <w:r w:rsidR="00961AA9">
        <w:t>n</w:t>
      </w:r>
      <w:r w:rsidR="002229F1">
        <w:t xml:space="preserve"> Prognosen weiterzuführen </w:t>
      </w:r>
      <w:r w:rsidR="002229F1">
        <w:fldChar w:fldCharType="begin" w:fldLock="1"/>
      </w:r>
      <w:r w:rsidR="00301BEE">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2229F1">
        <w:fldChar w:fldCharType="separate"/>
      </w:r>
      <w:r w:rsidR="002229F1" w:rsidRPr="002229F1">
        <w:rPr>
          <w:noProof/>
        </w:rPr>
        <w:t>(Neusser, 2011)</w:t>
      </w:r>
      <w:r w:rsidR="002229F1">
        <w:fldChar w:fldCharType="end"/>
      </w:r>
      <w:r w:rsidR="002229F1">
        <w:t>.</w:t>
      </w:r>
    </w:p>
    <w:p w14:paraId="1A889F8D" w14:textId="14425A7D" w:rsidR="007B2836" w:rsidRDefault="007B2836" w:rsidP="007B2836">
      <w:pPr>
        <w:spacing w:line="259" w:lineRule="auto"/>
        <w:jc w:val="left"/>
      </w:pPr>
      <w:r>
        <w:t xml:space="preserve">Diese Arbeit befasst sich mit der Zusammenstellung eines Aktienportfolios aus den auf </w:t>
      </w:r>
      <w:r w:rsidR="00C43702">
        <w:t>längere</w:t>
      </w:r>
      <w:r>
        <w:t xml:space="preserve"> Sicht vielversprechendsten Aktien des Swiss Market Index (SMI)</w:t>
      </w:r>
      <w:r>
        <w:rPr>
          <w:rStyle w:val="Funotenzeichen"/>
        </w:rPr>
        <w:footnoteReference w:id="1"/>
      </w:r>
      <w:r>
        <w:t xml:space="preserve"> unter Berücksichtigung der zu erwartenden Rendite und des entsprechenden Risikos. Im weiteren Verlauf soll herausgefunden werden, welche Aktien aus dem SMI ausgewählt werden sollen, um ein gewinnbringendes Aktienportfolio zu erhalten. Zugleich stellt sich die Frage, wie </w:t>
      </w:r>
      <w:r w:rsidR="00C27935">
        <w:t>sich der Wert des Aktienportfolios zukünftig weiterentwickel</w:t>
      </w:r>
      <w:r w:rsidR="00064D25">
        <w:t>n könnte</w:t>
      </w:r>
      <w:r w:rsidR="00C27935">
        <w:t xml:space="preserve"> </w:t>
      </w:r>
      <w:r>
        <w:t xml:space="preserve">und wie gut das Aktienportfolio im Vergleich zum SMI ist. Daraus leiten sich die drei Forschungsfragen </w:t>
      </w:r>
      <w:r w:rsidRPr="00F17354">
        <w:t>F1</w:t>
      </w:r>
      <w:r>
        <w:t xml:space="preserve">, </w:t>
      </w:r>
      <w:r w:rsidRPr="00F17354">
        <w:t>F2</w:t>
      </w:r>
      <w:r>
        <w:t xml:space="preserve"> und F3 ab:</w:t>
      </w:r>
    </w:p>
    <w:p w14:paraId="065D9F1F" w14:textId="57A4E4C5" w:rsidR="007B2836" w:rsidRDefault="007B2836" w:rsidP="00C31D67">
      <w:pPr>
        <w:spacing w:line="259" w:lineRule="auto"/>
        <w:ind w:firstLine="708"/>
        <w:jc w:val="left"/>
      </w:pPr>
      <w:r w:rsidRPr="00275BB1">
        <w:rPr>
          <w:b/>
        </w:rPr>
        <w:t>F1</w:t>
      </w:r>
      <w:r>
        <w:t xml:space="preserve">: Wie setzt sich ein optimales Aktienportfolio </w:t>
      </w:r>
      <w:r w:rsidR="00064D25">
        <w:t xml:space="preserve">mit Aktien </w:t>
      </w:r>
      <w:r>
        <w:t>aus dem SMI zusammen?</w:t>
      </w:r>
    </w:p>
    <w:p w14:paraId="50AE12E5" w14:textId="2164541C" w:rsidR="007B2836" w:rsidRDefault="007B2836" w:rsidP="007B2836">
      <w:pPr>
        <w:spacing w:line="259" w:lineRule="auto"/>
        <w:ind w:firstLine="708"/>
        <w:jc w:val="left"/>
      </w:pPr>
      <w:r w:rsidRPr="007D0074">
        <w:rPr>
          <w:b/>
        </w:rPr>
        <w:t>F2</w:t>
      </w:r>
      <w:r>
        <w:t xml:space="preserve">: </w:t>
      </w:r>
      <w:r w:rsidR="00C22297">
        <w:t xml:space="preserve">Wie </w:t>
      </w:r>
      <w:r w:rsidR="00C27935">
        <w:t xml:space="preserve">entwickelt sich der Wert des optimalen Aktienportfolios </w:t>
      </w:r>
      <w:r w:rsidR="00376590">
        <w:t>zukünftig</w:t>
      </w:r>
      <w:r w:rsidR="00C27935">
        <w:t>?</w:t>
      </w:r>
    </w:p>
    <w:p w14:paraId="1A202F58" w14:textId="470209BC" w:rsidR="007B2836" w:rsidRPr="007B2836" w:rsidRDefault="007B2836" w:rsidP="007B2836">
      <w:pPr>
        <w:spacing w:line="259" w:lineRule="auto"/>
        <w:ind w:firstLine="708"/>
        <w:jc w:val="left"/>
      </w:pPr>
      <w:r w:rsidRPr="007B2836">
        <w:rPr>
          <w:b/>
        </w:rPr>
        <w:t>F3</w:t>
      </w:r>
      <w:r w:rsidRPr="007B2836">
        <w:t>:</w:t>
      </w:r>
      <w:r>
        <w:t xml:space="preserve"> Wie gut ist das berechnete Aktienportfolio im Vergleich zum SMI?</w:t>
      </w:r>
    </w:p>
    <w:p w14:paraId="3B441912" w14:textId="60CD8682" w:rsidR="00504FE1" w:rsidRDefault="00975DF5">
      <w:pPr>
        <w:spacing w:line="259" w:lineRule="auto"/>
        <w:jc w:val="left"/>
      </w:pPr>
      <w:r>
        <w:t xml:space="preserve">Mit dem umfassenden Ziel der Beantwortung </w:t>
      </w:r>
      <w:r w:rsidR="00FB30E4">
        <w:t>dieser</w:t>
      </w:r>
      <w:r w:rsidR="007B2836">
        <w:t xml:space="preserve"> drei Forschungsfragen </w:t>
      </w:r>
      <w:r w:rsidR="00285B86">
        <w:t xml:space="preserve">werden </w:t>
      </w:r>
      <w:r w:rsidR="00700CC7">
        <w:t xml:space="preserve">im nächsten Kapitel </w:t>
      </w:r>
      <w:r w:rsidR="00B00B9A">
        <w:t xml:space="preserve">zunächst die theoretischen Grundlagen der modernen Portfoliotheorie und </w:t>
      </w:r>
      <w:r w:rsidR="00FB30E4">
        <w:t>des</w:t>
      </w:r>
      <w:r w:rsidR="00B00B9A">
        <w:t xml:space="preserve"> SMI ausgearbeitet</w:t>
      </w:r>
      <w:r w:rsidR="00FB30E4">
        <w:t xml:space="preserve"> (vgl. Kapitel 2)</w:t>
      </w:r>
      <w:r w:rsidR="00B00B9A">
        <w:t>. In einer Literatur-Review werden die aktuellen Erkenntnisse dargestellt, welche die bestehende Literatur liefert. Im dritten Kapitel wird eine Hypothese aufgestellt und das methodische Vorgehen für die Hypothesenprüfung festgelegt</w:t>
      </w:r>
      <w:r w:rsidR="00FB30E4">
        <w:t xml:space="preserve"> (vgl. Kapitel 3)</w:t>
      </w:r>
      <w:r w:rsidR="00B00B9A">
        <w:t>. In den letzten beiden Kapiteln werden die Ergebnisse mithilfe der Statistikprogrammiersprache R ausgearbeitet und mit dem Ziel</w:t>
      </w:r>
      <w:r w:rsidR="00A33E7D">
        <w:t xml:space="preserve"> die obengenannte</w:t>
      </w:r>
      <w:r w:rsidR="00E43318">
        <w:t>n</w:t>
      </w:r>
      <w:r w:rsidR="00A33E7D">
        <w:t xml:space="preserve"> Forschungsfrage</w:t>
      </w:r>
      <w:r w:rsidR="00E43318">
        <w:t>n</w:t>
      </w:r>
      <w:r w:rsidR="00A33E7D">
        <w:t xml:space="preserve"> zu beantworten, </w:t>
      </w:r>
      <w:r w:rsidR="00B00B9A">
        <w:t>diskutiert</w:t>
      </w:r>
      <w:r w:rsidR="00FB30E4">
        <w:t xml:space="preserve"> (vgl. Kapitel 4 und 5)</w:t>
      </w:r>
      <w:r w:rsidR="00275BB1">
        <w:t>.</w:t>
      </w:r>
    </w:p>
    <w:p w14:paraId="51382BA5" w14:textId="66690DF6" w:rsidR="001370F7" w:rsidRDefault="001370F7" w:rsidP="001370F7">
      <w:pPr>
        <w:pStyle w:val="berschrift1"/>
        <w:numPr>
          <w:ilvl w:val="0"/>
          <w:numId w:val="9"/>
        </w:numPr>
      </w:pPr>
      <w:bookmarkStart w:id="10" w:name="_Toc40866357"/>
      <w:bookmarkStart w:id="11" w:name="_Toc41393906"/>
      <w:r>
        <w:t>Literatur-Review</w:t>
      </w:r>
      <w:bookmarkEnd w:id="10"/>
      <w:bookmarkEnd w:id="11"/>
    </w:p>
    <w:p w14:paraId="4CA12C22" w14:textId="700D6D07" w:rsidR="00504FE1" w:rsidRDefault="00982B15" w:rsidP="00EF34D9">
      <w:r>
        <w:t>Die Literaturrecherche</w:t>
      </w:r>
      <w:r w:rsidR="00EF34D9">
        <w:t xml:space="preserve"> </w:t>
      </w:r>
      <w:r>
        <w:t xml:space="preserve">in dieser Arbeit </w:t>
      </w:r>
      <w:r w:rsidR="00EF34D9">
        <w:t>folgt einem</w:t>
      </w:r>
      <w:r w:rsidR="00B17421">
        <w:t xml:space="preserve"> einfachen</w:t>
      </w:r>
      <w:r w:rsidR="00EF34D9">
        <w:t xml:space="preserve"> iterativen </w:t>
      </w:r>
      <w:r>
        <w:t>Vorgehen,</w:t>
      </w:r>
      <w:r w:rsidR="00EF34D9">
        <w:t xml:space="preserve"> </w:t>
      </w:r>
      <w:r>
        <w:t xml:space="preserve">das in der siebten Ausgabe des Werkes «Research Methods </w:t>
      </w:r>
      <w:proofErr w:type="spellStart"/>
      <w:r>
        <w:t>for</w:t>
      </w:r>
      <w:proofErr w:type="spellEnd"/>
      <w:r>
        <w:t xml:space="preserve"> Business </w:t>
      </w:r>
      <w:proofErr w:type="spellStart"/>
      <w:r>
        <w:t>Students</w:t>
      </w:r>
      <w:proofErr w:type="spellEnd"/>
      <w:r>
        <w:t xml:space="preserve">» von M. Saunders, P. Lewis und A. Thornhill vorgeschlagen wird. Der Prozess beginnt mit der Definition des Forschungszieles und der Formulierung der Forschungsfragen (vgl. Kapitel 1). </w:t>
      </w:r>
      <w:r w:rsidR="00B00385">
        <w:t>Im nächsten Schritt</w:t>
      </w:r>
      <w:r>
        <w:t xml:space="preserve"> werden die Ziele definiert, die mit den einzelnen Iterationen der Literaturrecherche erreicht werden sollen. Aus diesen Zielen </w:t>
      </w:r>
      <w:r w:rsidR="00495B81">
        <w:t>sollen</w:t>
      </w:r>
      <w:r>
        <w:t xml:space="preserve"> die zu verwenden </w:t>
      </w:r>
      <w:r w:rsidR="00B17421">
        <w:t>Suchbegriffe,</w:t>
      </w:r>
      <w:r>
        <w:t xml:space="preserve"> die für die Literatursuche verwendet </w:t>
      </w:r>
      <w:r w:rsidR="00B17421">
        <w:t>werden,</w:t>
      </w:r>
      <w:r>
        <w:t xml:space="preserve"> </w:t>
      </w:r>
      <w:r w:rsidR="00B00385">
        <w:t>abgeleitet</w:t>
      </w:r>
      <w:r w:rsidR="00495B81">
        <w:t xml:space="preserve"> werden</w:t>
      </w:r>
      <w:r>
        <w:t xml:space="preserve">. </w:t>
      </w:r>
      <w:r w:rsidR="00B00385">
        <w:t>Die Suche beginnt</w:t>
      </w:r>
      <w:r w:rsidR="002F435E">
        <w:t>;</w:t>
      </w:r>
      <w:r w:rsidR="00B00385">
        <w:t xml:space="preserve"> die</w:t>
      </w:r>
      <w:r>
        <w:t xml:space="preserve"> damit </w:t>
      </w:r>
      <w:r w:rsidR="00B00385">
        <w:t>resultierende</w:t>
      </w:r>
      <w:r>
        <w:t xml:space="preserve"> Literatur wird in Relevanz und Tauglichkeit beurteilt</w:t>
      </w:r>
      <w:r w:rsidR="00B17421">
        <w:t xml:space="preserve"> und im besten Fall in die eigene Literaturliste aufgenommen. Die nächste Iteration beginnt mit der Zieldefinition</w:t>
      </w:r>
      <w:r w:rsidR="00B00385">
        <w:t xml:space="preserve"> </w:t>
      </w:r>
      <w:r w:rsidR="00B17421">
        <w:t>und der Umformulierung der Suchbegriffe</w:t>
      </w:r>
      <w:r w:rsidR="00B00385">
        <w:t>. Das iterative Vorgehen endet mit der</w:t>
      </w:r>
      <w:r w:rsidR="00C4503B">
        <w:t xml:space="preserve"> verfassten</w:t>
      </w:r>
      <w:r w:rsidR="00B00385">
        <w:t xml:space="preserve"> </w:t>
      </w:r>
      <w:r w:rsidR="00D51F5C">
        <w:t>Literatur-Review</w:t>
      </w:r>
      <w:r w:rsidR="000F1819">
        <w:t xml:space="preserve"> </w:t>
      </w:r>
      <w:r w:rsidR="000F1819">
        <w:fldChar w:fldCharType="begin" w:fldLock="1"/>
      </w:r>
      <w:r w:rsidR="009B1D59">
        <w:instrText>ADDIN CSL_CITATION {"citationItems":[{"id":"ITEM-1","itemData":{"ISBN":"9781292016627","author":[{"dropping-particle":"","family":"Saunders","given":"Mark","non-dropping-particle":"","parse-names":false,"suffix":""},{"dropping-particle":"","family":"Lewis","given":"Philip","non-dropping-particle":"","parse-names":false,"suffix":""},{"dropping-particle":"","family":"Thornhill","given":"Adrian","non-dropping-particle":"","parse-names":false,"suffix":""}],"id":"ITEM-1","issued":{"date-parts":[["2016"]]},"number-of-pages":"768","title":"Research Methods for Business Students","type":"book"},"uris":["http://www.mendeley.com/documents/?uuid=bf29424e-3ec4-480a-9470-4ccab97ae2eb"]}],"mendeley":{"formattedCitation":"(Saunders et al., 2016)","plainTextFormattedCitation":"(Saunders et al., 2016)","previouslyFormattedCitation":"(Saunders et al., 2016)"},"properties":{"noteIndex":0},"schema":"https://github.com/citation-style-language/schema/raw/master/csl-citation.json"}</w:instrText>
      </w:r>
      <w:r w:rsidR="000F1819">
        <w:fldChar w:fldCharType="separate"/>
      </w:r>
      <w:r w:rsidR="000F1819" w:rsidRPr="000F1819">
        <w:rPr>
          <w:noProof/>
        </w:rPr>
        <w:t>(Saunders et al., 2016)</w:t>
      </w:r>
      <w:r w:rsidR="000F1819">
        <w:fldChar w:fldCharType="end"/>
      </w:r>
      <w:r w:rsidR="005E2972">
        <w:t>.</w:t>
      </w:r>
    </w:p>
    <w:p w14:paraId="42AB8444" w14:textId="07E2ACEB" w:rsidR="00B00385" w:rsidRDefault="00B00385" w:rsidP="00BF1864">
      <w:r>
        <w:lastRenderedPageBreak/>
        <w:t>In der ersten Iteration</w:t>
      </w:r>
      <w:r w:rsidR="00504FE1">
        <w:t xml:space="preserve"> </w:t>
      </w:r>
      <w:r>
        <w:t>geht es darum</w:t>
      </w:r>
      <w:r w:rsidR="00BA66A4">
        <w:t xml:space="preserve"> herauszufinden wie sich das optimale Portfolio zusammensetzt</w:t>
      </w:r>
      <w:r w:rsidR="003E152F">
        <w:t xml:space="preserve"> (vgl. Kapitel 2.1)</w:t>
      </w:r>
      <w:r w:rsidR="00BA66A4">
        <w:t xml:space="preserve">. </w:t>
      </w:r>
      <w:r w:rsidR="00002AB1">
        <w:t>Dazu dienen</w:t>
      </w:r>
      <w:r>
        <w:t xml:space="preserve"> </w:t>
      </w:r>
      <w:r w:rsidR="00504FE1">
        <w:t>die theoretischen Erkenntnisse aus der</w:t>
      </w:r>
      <w:r w:rsidR="006C5A0A">
        <w:t xml:space="preserve"> modernen</w:t>
      </w:r>
      <w:r w:rsidR="00504FE1">
        <w:t xml:space="preserve"> Portfoliotheorie von Harry M. Markowitz. Das Ziel ist </w:t>
      </w:r>
      <w:r w:rsidR="00002AB1">
        <w:t>es</w:t>
      </w:r>
      <w:r w:rsidR="00504FE1">
        <w:t xml:space="preserve"> Literatur zu finden, die sich mit dieser Theorie befasst und </w:t>
      </w:r>
      <w:r w:rsidR="00895EF9">
        <w:t>diese nachvollziehbar beschreibt.</w:t>
      </w:r>
      <w:r w:rsidR="00F949D4">
        <w:t xml:space="preserve"> Als Suchbegriffe wurden</w:t>
      </w:r>
      <w:r w:rsidR="00002AB1">
        <w:t xml:space="preserve"> unter anderem</w:t>
      </w:r>
      <w:r w:rsidR="00F949D4">
        <w:t xml:space="preserve"> «Moderne Portfoliothe</w:t>
      </w:r>
      <w:r w:rsidR="00C10673">
        <w:t>o</w:t>
      </w:r>
      <w:r w:rsidR="00F949D4">
        <w:t xml:space="preserve">rie» und «Portfoliomanagement» verwendet. Diese </w:t>
      </w:r>
      <w:r w:rsidR="00002AB1">
        <w:t>sind in den Suchmaschinen</w:t>
      </w:r>
      <w:r w:rsidR="00F949D4">
        <w:t xml:space="preserve"> Google Scholar</w:t>
      </w:r>
      <w:r w:rsidR="00F949D4">
        <w:rPr>
          <w:rStyle w:val="Funotenzeichen"/>
        </w:rPr>
        <w:footnoteReference w:id="2"/>
      </w:r>
      <w:r w:rsidR="00F949D4">
        <w:t xml:space="preserve"> und </w:t>
      </w:r>
      <w:r w:rsidR="00002AB1">
        <w:t>SpringerLink</w:t>
      </w:r>
      <w:r w:rsidR="00F949D4">
        <w:rPr>
          <w:rStyle w:val="Funotenzeichen"/>
        </w:rPr>
        <w:footnoteReference w:id="3"/>
      </w:r>
      <w:r w:rsidR="00F949D4">
        <w:t xml:space="preserve"> eingesetzt</w:t>
      </w:r>
      <w:r w:rsidR="00002AB1">
        <w:t xml:space="preserve"> worden</w:t>
      </w:r>
      <w:r w:rsidR="00F949D4">
        <w:t>.</w:t>
      </w:r>
      <w:r w:rsidR="00BF1864">
        <w:t xml:space="preserve"> Z</w:t>
      </w:r>
      <w:r w:rsidR="00F949D4">
        <w:t xml:space="preserve">ur Beschreibung der modernen Portfoliotheorie </w:t>
      </w:r>
      <w:r w:rsidR="00BF1864">
        <w:t xml:space="preserve">bedienen wir uns hauptsächlich </w:t>
      </w:r>
      <w:r w:rsidR="009C0CA0">
        <w:t>de</w:t>
      </w:r>
      <w:r w:rsidR="000F5B71">
        <w:t>n</w:t>
      </w:r>
      <w:r w:rsidR="009C0CA0">
        <w:t xml:space="preserve"> beiden Werke</w:t>
      </w:r>
      <w:r w:rsidR="000F5B71">
        <w:t>n</w:t>
      </w:r>
      <w:r w:rsidR="00F949D4">
        <w:t xml:space="preserve"> </w:t>
      </w:r>
      <w:r w:rsidR="00BF1864">
        <w:t>«Erfolgreiches Depotmanagement – Wie Ihnen die moderne Portfoliotheorie hilft» von F</w:t>
      </w:r>
      <w:r w:rsidR="009C4043">
        <w:t>.-</w:t>
      </w:r>
      <w:r w:rsidR="00BF1864">
        <w:t xml:space="preserve">J. Leven und C. Schlienkamp sowie </w:t>
      </w:r>
      <w:r w:rsidR="00F949D4">
        <w:t xml:space="preserve">«Portfoliomanagement – Theorie und Anwendungsbeispiele» von E. </w:t>
      </w:r>
      <w:proofErr w:type="spellStart"/>
      <w:r w:rsidR="00F949D4">
        <w:t>Mondello</w:t>
      </w:r>
      <w:proofErr w:type="spellEnd"/>
      <w:r w:rsidR="00895EF9">
        <w:t>.</w:t>
      </w:r>
      <w:r w:rsidR="00002AB1">
        <w:t xml:space="preserve"> Diese beschreiben das Thema des Portfoliomanagements umfassend und liefern Berechnungsbeispiele, die das Verständnis der einzelnen Elemente unterstützen.</w:t>
      </w:r>
    </w:p>
    <w:p w14:paraId="7DD2BF6B" w14:textId="034D8743" w:rsidR="00B00385" w:rsidRPr="00EF34D9" w:rsidRDefault="00002AB1" w:rsidP="00EF34D9">
      <w:r>
        <w:t>Ziel</w:t>
      </w:r>
      <w:r w:rsidR="007A4A2B" w:rsidRPr="006C297C">
        <w:t xml:space="preserve"> der zweiten Iteration (vgl. Kapitel 2.2</w:t>
      </w:r>
      <w:r w:rsidR="006C297C" w:rsidRPr="006C297C">
        <w:t>)</w:t>
      </w:r>
      <w:r w:rsidR="006C297C">
        <w:t xml:space="preserve"> </w:t>
      </w:r>
      <w:r>
        <w:t>war es, Informationen zum</w:t>
      </w:r>
      <w:r w:rsidR="006C297C">
        <w:t xml:space="preserve"> SMI</w:t>
      </w:r>
      <w:r>
        <w:t>, dessen Zusammensetzung</w:t>
      </w:r>
      <w:r w:rsidR="006C297C">
        <w:t xml:space="preserve"> und Entstehungsgeschichte </w:t>
      </w:r>
      <w:r>
        <w:t>zu erhalten</w:t>
      </w:r>
      <w:r w:rsidR="006C297C">
        <w:t xml:space="preserve">. Hierzu wurden Beschreibungen und Dokumentationen über den SMI gesucht. </w:t>
      </w:r>
      <w:r>
        <w:t>Die</w:t>
      </w:r>
      <w:r w:rsidR="006C297C">
        <w:t xml:space="preserve"> Suchbegriffe «Swiss Market Index» und «SMI» </w:t>
      </w:r>
      <w:r>
        <w:t>sind in der Suchmaschine</w:t>
      </w:r>
      <w:r w:rsidR="006C297C">
        <w:t xml:space="preserve"> Google</w:t>
      </w:r>
      <w:r w:rsidR="002714F9">
        <w:rPr>
          <w:rStyle w:val="Funotenzeichen"/>
        </w:rPr>
        <w:footnoteReference w:id="4"/>
      </w:r>
      <w:r w:rsidR="006C297C">
        <w:t xml:space="preserve"> eingesetzt und nach </w:t>
      </w:r>
      <w:r>
        <w:t>Aktualität</w:t>
      </w:r>
      <w:r w:rsidR="006C297C">
        <w:t xml:space="preserve"> ausgewählt</w:t>
      </w:r>
      <w:r>
        <w:t xml:space="preserve"> worden</w:t>
      </w:r>
      <w:r w:rsidR="006C297C">
        <w:t xml:space="preserve">. </w:t>
      </w:r>
      <w:r>
        <w:t xml:space="preserve">Neben Wikipedia wurden auch Quellen der SIX Group, die </w:t>
      </w:r>
      <w:r w:rsidR="00363312">
        <w:t xml:space="preserve">neben anderen </w:t>
      </w:r>
      <w:r w:rsidR="00C87934">
        <w:t>finanztechnischen</w:t>
      </w:r>
      <w:r w:rsidR="00363312">
        <w:t xml:space="preserve"> </w:t>
      </w:r>
      <w:r w:rsidR="00A22C98">
        <w:t>Aufgaben</w:t>
      </w:r>
      <w:r w:rsidR="00363312">
        <w:t xml:space="preserve"> auch den Betrieb der</w:t>
      </w:r>
      <w:r>
        <w:t xml:space="preserve"> Schweizer Börse </w:t>
      </w:r>
      <w:r w:rsidR="00363312">
        <w:t>wahrnimmt</w:t>
      </w:r>
      <w:r>
        <w:t>, verwendet.</w:t>
      </w:r>
    </w:p>
    <w:p w14:paraId="28DE70CE" w14:textId="1D4AC930" w:rsidR="00636C09" w:rsidRDefault="00A33E7D" w:rsidP="00A33E7D">
      <w:pPr>
        <w:pStyle w:val="berschrift2"/>
        <w:numPr>
          <w:ilvl w:val="1"/>
          <w:numId w:val="9"/>
        </w:numPr>
      </w:pPr>
      <w:bookmarkStart w:id="12" w:name="_Toc40866358"/>
      <w:bookmarkStart w:id="13" w:name="_Toc41393907"/>
      <w:r>
        <w:t xml:space="preserve">Die </w:t>
      </w:r>
      <w:r w:rsidR="002241CC">
        <w:t>m</w:t>
      </w:r>
      <w:r>
        <w:t>oderne Portfoliotheorie von Harry M. Markowitz</w:t>
      </w:r>
      <w:bookmarkEnd w:id="12"/>
      <w:bookmarkEnd w:id="13"/>
    </w:p>
    <w:p w14:paraId="5914EDCF" w14:textId="5C0639A4" w:rsidR="00001E9D" w:rsidRPr="00001E9D" w:rsidRDefault="00001E9D" w:rsidP="00001E9D">
      <w:r>
        <w:t xml:space="preserve">Ein optimales Portfolio </w:t>
      </w:r>
      <w:r w:rsidR="00571B86">
        <w:t xml:space="preserve">aus unterschiedlichen Aktien </w:t>
      </w:r>
      <w:r>
        <w:t>zusammensetzen</w:t>
      </w:r>
      <w:r w:rsidR="00285B86">
        <w:t>; d</w:t>
      </w:r>
      <w:r>
        <w:t>ies ist das Ziel der modernen Portfoliotheorie, die bereits im Jahre 1952</w:t>
      </w:r>
      <w:r w:rsidR="00DF202E">
        <w:t xml:space="preserve"> von Harry M. Markowitz begründet wurde</w:t>
      </w:r>
      <w:r w:rsidR="00285B86">
        <w:t xml:space="preserve">. </w:t>
      </w:r>
      <w:r w:rsidR="00C75E37">
        <w:t>Nach</w:t>
      </w:r>
      <w:r w:rsidR="00DF202E">
        <w:t xml:space="preserve"> E. </w:t>
      </w:r>
      <w:proofErr w:type="spellStart"/>
      <w:r w:rsidR="00DF202E">
        <w:t>Mondello</w:t>
      </w:r>
      <w:proofErr w:type="spellEnd"/>
      <w:r w:rsidR="00E925D7">
        <w:t xml:space="preserve"> </w:t>
      </w:r>
      <w:r w:rsidR="00E925D7">
        <w:fldChar w:fldCharType="begin" w:fldLock="1"/>
      </w:r>
      <w:r w:rsidR="00285B86">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eviouslyFormattedCitation":"(Mondello, 2015)"},"properties":{"noteIndex":0},"schema":"https://github.com/citation-style-language/schema/raw/master/csl-citation.json"}</w:instrText>
      </w:r>
      <w:r w:rsidR="00E925D7">
        <w:fldChar w:fldCharType="separate"/>
      </w:r>
      <w:r w:rsidR="00E925D7" w:rsidRPr="00F12853">
        <w:rPr>
          <w:noProof/>
        </w:rPr>
        <w:t>(2015)</w:t>
      </w:r>
      <w:r w:rsidR="00E925D7">
        <w:fldChar w:fldCharType="end"/>
      </w:r>
      <w:r w:rsidR="00DF202E">
        <w:t xml:space="preserve"> </w:t>
      </w:r>
      <w:r w:rsidR="00C75E37">
        <w:t>bestimmen einerseits die Effizienzkurve und andererseits die Indifferenzkurven</w:t>
      </w:r>
      <w:r w:rsidR="00F12853">
        <w:t xml:space="preserve"> die Zusammensetzung eines optimalen Portfolios.</w:t>
      </w:r>
      <w:r w:rsidR="00CE038A">
        <w:t xml:space="preserve"> Die Effizienzkurve wird aus der erwarteten Rendite eines Portfolios, der Schwankungen der Rendite </w:t>
      </w:r>
      <w:r w:rsidR="00571B86">
        <w:t xml:space="preserve">– also dem </w:t>
      </w:r>
      <w:r w:rsidR="008533B3">
        <w:t>Risiko,</w:t>
      </w:r>
      <w:r w:rsidR="00571B86">
        <w:t xml:space="preserve"> das Anlege</w:t>
      </w:r>
      <w:r w:rsidR="00231DE8">
        <w:t>nde mit der Investition</w:t>
      </w:r>
      <w:r w:rsidR="00571B86">
        <w:t xml:space="preserve"> eingeh</w:t>
      </w:r>
      <w:r w:rsidR="00231DE8">
        <w:t>en</w:t>
      </w:r>
      <w:r w:rsidR="00571B86">
        <w:t xml:space="preserve"> – </w:t>
      </w:r>
      <w:r w:rsidR="00CE038A">
        <w:t xml:space="preserve">und der Korrelation zwischen den einzelnen Aktien </w:t>
      </w:r>
      <w:r w:rsidR="00E66346">
        <w:t xml:space="preserve">des Portfolios </w:t>
      </w:r>
      <w:r w:rsidR="00CE038A">
        <w:t>gebildet.</w:t>
      </w:r>
      <w:r w:rsidR="00571B86">
        <w:t xml:space="preserve"> Die Indifferenzkurve misst den Nutzen der </w:t>
      </w:r>
      <w:r w:rsidR="00DA44B9">
        <w:t>Anlegenden</w:t>
      </w:r>
      <w:r w:rsidR="00571B86">
        <w:t xml:space="preserve"> aus dem Halten des Portfolios. Dazu wird neben Rendite und Risiko auch die sogenannte «Risikoaversion» de</w:t>
      </w:r>
      <w:r w:rsidR="00DA44B9">
        <w:t xml:space="preserve">r Investierenden </w:t>
      </w:r>
      <w:r w:rsidR="00571B86">
        <w:t>betrachtet. Das optimale Portfolio ergibt sich aus dem Schnittpunkt der Effizienz</w:t>
      </w:r>
      <w:r w:rsidR="00D04CDF">
        <w:t>-</w:t>
      </w:r>
      <w:r w:rsidR="00571B86">
        <w:t xml:space="preserve"> und der Indifferenzkurve</w:t>
      </w:r>
      <w:r w:rsidR="008533B3">
        <w:t xml:space="preserve"> des Anlegers</w:t>
      </w:r>
      <w:r w:rsidR="00571B86">
        <w:t>.</w:t>
      </w:r>
    </w:p>
    <w:p w14:paraId="7573B88E" w14:textId="0B52AD70" w:rsidR="004E4F37" w:rsidRPr="00492DF9" w:rsidRDefault="008533B3" w:rsidP="004E4F37">
      <w:r>
        <w:t xml:space="preserve">Die </w:t>
      </w:r>
      <w:r w:rsidR="00F65CFD">
        <w:t xml:space="preserve">periodische </w:t>
      </w:r>
      <w:r>
        <w:t>Rendite</w:t>
      </w:r>
      <w:r w:rsidR="00AC37B6">
        <w:rPr>
          <w:rFonts w:eastAsiaTheme="minorEastAsia"/>
        </w:rPr>
        <w:t xml:space="preserve"> </w:t>
      </w:r>
      <w:r w:rsidR="00573D75">
        <w:t>einer Aktie ergibt sich aus der Kurs</w:t>
      </w:r>
      <w:r w:rsidR="004D55B2">
        <w:t>differenz</w:t>
      </w:r>
      <w:r w:rsidR="00573D75">
        <w:t xml:space="preserve"> des aktuellen Aktienkurses</w:t>
      </w:r>
      <w:r w:rsidR="00EF17D1">
        <w:t xml:space="preserve"> </w:t>
      </w:r>
      <w:r w:rsidR="00573D75">
        <w:t xml:space="preserve">und des </w:t>
      </w:r>
      <w:r w:rsidR="00C57F10">
        <w:t>Aktienkurses der letzten Periode</w:t>
      </w:r>
      <w:r w:rsidR="00EF17D1">
        <w:t xml:space="preserve"> </w:t>
      </w:r>
      <w:r>
        <w:t xml:space="preserve">unter Einbezug der Dividende </w:t>
      </w:r>
      <w:r w:rsidRPr="001B07F7">
        <w:t xml:space="preserve">(vgl. Anhang </w:t>
      </w:r>
      <w:r w:rsidR="001B07F7" w:rsidRPr="001B07F7">
        <w:t>B</w:t>
      </w:r>
      <w:r w:rsidR="00614985" w:rsidRPr="001B07F7">
        <w:t xml:space="preserve"> </w:t>
      </w:r>
      <w:r w:rsidRPr="001B07F7">
        <w:t>– Formelsammlung).</w:t>
      </w:r>
      <w:r>
        <w:t xml:space="preserve"> </w:t>
      </w:r>
      <w:r w:rsidR="004D55B2">
        <w:t xml:space="preserve">Die Hoffnung </w:t>
      </w:r>
      <w:r w:rsidR="00920417">
        <w:t>von Investierenden</w:t>
      </w:r>
      <w:r w:rsidR="004D55B2">
        <w:t xml:space="preserve"> ist also eine möglichst hohe positive Kursänderung aus dem aktuellen Aktienkurs und dem Aktienkurs der letzten Periode</w:t>
      </w:r>
      <w:r w:rsidR="00602698">
        <w:t xml:space="preserve"> sowie einer </w:t>
      </w:r>
      <w:r w:rsidR="00C60F80">
        <w:t>hohen Dividendenausschüttung am Ende des Jahres</w:t>
      </w:r>
      <w:r w:rsidR="00D8483B">
        <w:t>, die zu einer möglichst hohen Rendite führ</w:t>
      </w:r>
      <w:r>
        <w:t xml:space="preserve">en. </w:t>
      </w:r>
      <w:r w:rsidR="00D8483B">
        <w:t xml:space="preserve">Neben </w:t>
      </w:r>
      <w:r w:rsidR="008538F2">
        <w:t>einer hohen</w:t>
      </w:r>
      <w:r w:rsidR="00D8483B">
        <w:t xml:space="preserve"> Rendite wünschen sich </w:t>
      </w:r>
      <w:r w:rsidR="00920417">
        <w:t>Anlegende</w:t>
      </w:r>
      <w:r w:rsidR="00D8483B">
        <w:t xml:space="preserve"> viel Sicherheit, </w:t>
      </w:r>
      <w:r w:rsidR="00920417">
        <w:t>so</w:t>
      </w:r>
      <w:r w:rsidR="00D8483B">
        <w:t xml:space="preserve"> dass sie mit einem Investment </w:t>
      </w:r>
      <w:r w:rsidR="00920417">
        <w:t>nur ein</w:t>
      </w:r>
      <w:r w:rsidR="00D8483B">
        <w:t xml:space="preserve"> geringes Risiko eingehen</w:t>
      </w:r>
      <w:r w:rsidR="00920417">
        <w:t xml:space="preserve"> müssen</w:t>
      </w:r>
      <w:r w:rsidR="00D8483B">
        <w:t>.</w:t>
      </w:r>
      <w:r w:rsidR="008538F2">
        <w:t xml:space="preserve"> Weil der Aktienkurs</w:t>
      </w:r>
      <w:r w:rsidR="00BF0EAF">
        <w:t xml:space="preserve"> sowie die Dividende</w:t>
      </w:r>
      <w:r w:rsidR="008538F2">
        <w:t xml:space="preserve"> und damit folglich auch die Rendite schwankt</w:t>
      </w:r>
      <w:r w:rsidR="002C2203">
        <w:t>,</w:t>
      </w:r>
      <w:r w:rsidR="008538F2">
        <w:t xml:space="preserve"> besteht </w:t>
      </w:r>
      <w:r w:rsidR="003F4946">
        <w:t>die</w:t>
      </w:r>
      <w:r w:rsidR="00DC3906">
        <w:t xml:space="preserve"> </w:t>
      </w:r>
      <w:r w:rsidR="008538F2">
        <w:t xml:space="preserve">Unsicherheit, ob die Erwartungen der </w:t>
      </w:r>
      <w:r w:rsidR="003F4946">
        <w:t>Investierenden</w:t>
      </w:r>
      <w:r w:rsidR="008538F2">
        <w:t xml:space="preserve"> eintreffen</w:t>
      </w:r>
      <w:r w:rsidR="00BA065A">
        <w:t xml:space="preserve"> </w:t>
      </w:r>
      <w:r w:rsidR="008538F2">
        <w:fldChar w:fldCharType="begin" w:fldLock="1"/>
      </w:r>
      <w:r w:rsidR="00340AA4">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8538F2">
        <w:fldChar w:fldCharType="separate"/>
      </w:r>
      <w:r w:rsidR="008538F2" w:rsidRPr="008538F2">
        <w:rPr>
          <w:noProof/>
        </w:rPr>
        <w:t>(Leven &amp; Schlienkamp, 1998)</w:t>
      </w:r>
      <w:r w:rsidR="008538F2">
        <w:fldChar w:fldCharType="end"/>
      </w:r>
      <w:r w:rsidR="008538F2">
        <w:t xml:space="preserve">. </w:t>
      </w:r>
      <w:r w:rsidR="00340AA4">
        <w:t>Diese Schwankungen lassen sich statistisch mit der Volatilität messen.</w:t>
      </w:r>
      <w:r w:rsidR="008A733C">
        <w:t xml:space="preserve"> Die Volatilität berechnet sich aus der Abweichung </w:t>
      </w:r>
      <w:r w:rsidR="008977E4">
        <w:t>einer</w:t>
      </w:r>
      <w:r w:rsidR="008A733C">
        <w:t xml:space="preserve"> </w:t>
      </w:r>
      <w:r w:rsidR="006D3936">
        <w:t>historischen</w:t>
      </w:r>
      <w:r w:rsidR="008A733C">
        <w:t xml:space="preserve"> Rendite</w:t>
      </w:r>
      <w:r w:rsidR="000B40DB">
        <w:t xml:space="preserve"> </w:t>
      </w:r>
      <w:r w:rsidR="008977E4">
        <w:t>zu einem bestimmten Zeitpunkt</w:t>
      </w:r>
      <w:r w:rsidR="000B40DB">
        <w:rPr>
          <w:rFonts w:eastAsiaTheme="minorEastAsia"/>
        </w:rPr>
        <w:t xml:space="preserve"> </w:t>
      </w:r>
      <w:r w:rsidR="008A733C">
        <w:t>und de</w:t>
      </w:r>
      <w:r w:rsidR="000B40DB">
        <w:t xml:space="preserve">r durchschnittlichen Rendite der Aktie. Die durchschnittliche Rendite wird auch als </w:t>
      </w:r>
      <w:r w:rsidR="003D0C34">
        <w:t>erwartete Rendite</w:t>
      </w:r>
      <w:r w:rsidR="000B40DB">
        <w:t xml:space="preserve"> </w:t>
      </w:r>
      <w:r w:rsidR="000B40DB">
        <w:rPr>
          <w:rFonts w:eastAsiaTheme="minorEastAsia"/>
        </w:rPr>
        <w:t>bezeichnet</w:t>
      </w:r>
      <w:r w:rsidR="00F63908">
        <w:rPr>
          <w:rFonts w:eastAsiaTheme="minorEastAsia"/>
        </w:rPr>
        <w:t xml:space="preserve"> und ergibt sich aus dem arithmetischen Mittel</w:t>
      </w:r>
      <w:r w:rsidR="00FB790E">
        <w:rPr>
          <w:rFonts w:eastAsiaTheme="minorEastAsia"/>
        </w:rPr>
        <w:t xml:space="preserve"> </w:t>
      </w:r>
      <w:r w:rsidR="008977E4">
        <w:rPr>
          <w:rFonts w:eastAsiaTheme="minorEastAsia"/>
        </w:rPr>
        <w:t>aller</w:t>
      </w:r>
      <w:r w:rsidR="00FB790E">
        <w:rPr>
          <w:rFonts w:eastAsiaTheme="minorEastAsia"/>
        </w:rPr>
        <w:t xml:space="preserve"> historischen Renditen</w:t>
      </w:r>
      <m:oMath>
        <m:r>
          <w:rPr>
            <w:rFonts w:ascii="Cambria Math" w:hAnsi="Cambria Math"/>
          </w:rPr>
          <m:t xml:space="preserve"> </m:t>
        </m:r>
      </m:oMath>
      <w:r w:rsidR="006A087E">
        <w:rPr>
          <w:rFonts w:eastAsiaTheme="minorEastAsia"/>
        </w:rPr>
        <w:fldChar w:fldCharType="begin" w:fldLock="1"/>
      </w:r>
      <w:r w:rsidR="00EF17D1">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6A087E">
        <w:rPr>
          <w:rFonts w:eastAsiaTheme="minorEastAsia"/>
        </w:rPr>
        <w:fldChar w:fldCharType="separate"/>
      </w:r>
      <w:r w:rsidR="006A087E" w:rsidRPr="006A087E">
        <w:rPr>
          <w:rFonts w:eastAsiaTheme="minorEastAsia"/>
          <w:noProof/>
        </w:rPr>
        <w:t>(Mondello, 2015)</w:t>
      </w:r>
      <w:r w:rsidR="006A087E">
        <w:rPr>
          <w:rFonts w:eastAsiaTheme="minorEastAsia"/>
        </w:rPr>
        <w:fldChar w:fldCharType="end"/>
      </w:r>
      <w:r w:rsidR="000B40DB">
        <w:rPr>
          <w:rFonts w:eastAsiaTheme="minorEastAsia"/>
        </w:rPr>
        <w:t>. Für die Formel zur Berechnung der Volatilität wird das statistische Konzept der Standardabweichung verwendet</w:t>
      </w:r>
      <w:r w:rsidR="008977E4">
        <w:rPr>
          <w:rFonts w:eastAsiaTheme="minorEastAsia"/>
        </w:rPr>
        <w:t xml:space="preserve"> </w:t>
      </w:r>
      <w:r w:rsidR="008977E4" w:rsidRPr="001B07F7">
        <w:rPr>
          <w:rFonts w:eastAsiaTheme="minorEastAsia"/>
        </w:rPr>
        <w:t>(vgl. Anhang</w:t>
      </w:r>
      <w:r w:rsidR="00614985" w:rsidRPr="001B07F7">
        <w:rPr>
          <w:rFonts w:eastAsiaTheme="minorEastAsia"/>
        </w:rPr>
        <w:t xml:space="preserve"> </w:t>
      </w:r>
      <w:r w:rsidR="001B07F7">
        <w:rPr>
          <w:rFonts w:eastAsiaTheme="minorEastAsia"/>
        </w:rPr>
        <w:t>B</w:t>
      </w:r>
      <w:r w:rsidR="008977E4" w:rsidRPr="001B07F7">
        <w:rPr>
          <w:rFonts w:eastAsiaTheme="minorEastAsia"/>
        </w:rPr>
        <w:t xml:space="preserve"> – Formelsammlung).</w:t>
      </w:r>
      <w:r w:rsidR="008977E4">
        <w:rPr>
          <w:rFonts w:eastAsiaTheme="minorEastAsia"/>
        </w:rPr>
        <w:t xml:space="preserve"> </w:t>
      </w:r>
      <w:r w:rsidR="00AA3B52">
        <w:rPr>
          <w:rFonts w:eastAsiaTheme="minorEastAsia"/>
        </w:rPr>
        <w:t xml:space="preserve">Wie hoch das Risiko für eine Aktie </w:t>
      </w:r>
      <w:r w:rsidR="00720E84">
        <w:rPr>
          <w:rFonts w:eastAsiaTheme="minorEastAsia"/>
        </w:rPr>
        <w:t>letztlich</w:t>
      </w:r>
      <w:r w:rsidR="00AA3B52">
        <w:rPr>
          <w:rFonts w:eastAsiaTheme="minorEastAsia"/>
        </w:rPr>
        <w:t xml:space="preserve"> ist</w:t>
      </w:r>
      <w:r w:rsidR="00720E84">
        <w:rPr>
          <w:rFonts w:eastAsiaTheme="minorEastAsia"/>
        </w:rPr>
        <w:t>,</w:t>
      </w:r>
      <w:r w:rsidR="00AA3B52">
        <w:rPr>
          <w:rFonts w:eastAsiaTheme="minorEastAsia"/>
        </w:rPr>
        <w:t xml:space="preserve"> lässt sich aus der Volatilität ablesen. </w:t>
      </w:r>
      <w:r w:rsidR="00BA065A">
        <w:t xml:space="preserve">Je stärker also die Standardabweichung </w:t>
      </w:r>
      <w:r w:rsidR="006D5488">
        <w:t xml:space="preserve">ist, </w:t>
      </w:r>
      <w:r w:rsidR="00BA065A">
        <w:t>desto mehr schwankt die zu erwartende Rendite und desto grösser ist folglich das Risiko</w:t>
      </w:r>
      <w:r w:rsidR="008977E4">
        <w:t xml:space="preserve">, das mit dem Wertpapier einhergeht </w:t>
      </w:r>
      <w:r w:rsidR="008977E4">
        <w:fldChar w:fldCharType="begin" w:fldLock="1"/>
      </w:r>
      <w:r w:rsidR="008977E4">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8977E4">
        <w:fldChar w:fldCharType="separate"/>
      </w:r>
      <w:r w:rsidR="008977E4" w:rsidRPr="00340AA4">
        <w:rPr>
          <w:noProof/>
        </w:rPr>
        <w:t>(Neusser, 2011)</w:t>
      </w:r>
      <w:r w:rsidR="008977E4">
        <w:fldChar w:fldCharType="end"/>
      </w:r>
      <w:r w:rsidR="00BA065A">
        <w:t>.</w:t>
      </w:r>
      <w:r w:rsidR="00492DF9">
        <w:t xml:space="preserve"> </w:t>
      </w:r>
      <w:r w:rsidR="00720E84">
        <w:t>Das</w:t>
      </w:r>
      <w:r w:rsidR="00B12BF2">
        <w:t xml:space="preserve"> </w:t>
      </w:r>
      <w:r w:rsidR="00DF7E48">
        <w:rPr>
          <w:rFonts w:eastAsiaTheme="minorEastAsia"/>
        </w:rPr>
        <w:t xml:space="preserve">Aktienportfolio </w:t>
      </w:r>
      <w:r w:rsidR="002A2AA1">
        <w:rPr>
          <w:rFonts w:eastAsiaTheme="minorEastAsia"/>
        </w:rPr>
        <w:t>besteht</w:t>
      </w:r>
      <w:r w:rsidR="00DF7E48">
        <w:rPr>
          <w:rFonts w:eastAsiaTheme="minorEastAsia"/>
        </w:rPr>
        <w:t xml:space="preserve"> aus mehreren Aktie</w:t>
      </w:r>
      <w:r w:rsidR="00720E84">
        <w:rPr>
          <w:rFonts w:eastAsiaTheme="minorEastAsia"/>
        </w:rPr>
        <w:t>n, die unterschiedlich gewichtet sind</w:t>
      </w:r>
      <w:r w:rsidR="00DF7E48">
        <w:rPr>
          <w:rFonts w:eastAsiaTheme="minorEastAsia"/>
        </w:rPr>
        <w:t xml:space="preserve">. Die zu erwartende Rendite </w:t>
      </w:r>
      <w:r w:rsidR="002A2AA1">
        <w:rPr>
          <w:rFonts w:eastAsiaTheme="minorEastAsia"/>
        </w:rPr>
        <w:t xml:space="preserve">von mehreren </w:t>
      </w:r>
      <w:r w:rsidR="00F640F1">
        <w:rPr>
          <w:rFonts w:eastAsiaTheme="minorEastAsia"/>
        </w:rPr>
        <w:t xml:space="preserve">Aktien ist die Summe </w:t>
      </w:r>
      <w:r w:rsidR="00720E84">
        <w:rPr>
          <w:rFonts w:eastAsiaTheme="minorEastAsia"/>
        </w:rPr>
        <w:t xml:space="preserve">der </w:t>
      </w:r>
      <w:r w:rsidR="00F640F1">
        <w:rPr>
          <w:rFonts w:eastAsiaTheme="minorEastAsia"/>
        </w:rPr>
        <w:t>durchschnittlichen Renditen aller Aktien</w:t>
      </w:r>
      <w:r w:rsidR="002A2AA1">
        <w:rPr>
          <w:rFonts w:eastAsiaTheme="minorEastAsia"/>
        </w:rPr>
        <w:t xml:space="preserve"> im Portfolio</w:t>
      </w:r>
      <w:r w:rsidR="00720E84">
        <w:rPr>
          <w:rFonts w:eastAsiaTheme="minorEastAsia"/>
        </w:rPr>
        <w:t xml:space="preserve"> unter Berücksichtigung des jeweiligen Gewichts</w:t>
      </w:r>
      <w:r w:rsidR="00004E30">
        <w:rPr>
          <w:rFonts w:eastAsiaTheme="minorEastAsia"/>
        </w:rPr>
        <w:t xml:space="preserve">. </w:t>
      </w:r>
      <w:r w:rsidR="00E210DC">
        <w:rPr>
          <w:rFonts w:eastAsiaTheme="minorEastAsia"/>
        </w:rPr>
        <w:t xml:space="preserve">In der Berechnung des Risikos muss neben der Summe der Standardabweichungen auch die Kovarianz berücksichtigt </w:t>
      </w:r>
      <w:r w:rsidR="00E210DC" w:rsidRPr="001B07F7">
        <w:rPr>
          <w:rFonts w:eastAsiaTheme="minorEastAsia"/>
        </w:rPr>
        <w:t>werden</w:t>
      </w:r>
      <w:r w:rsidR="00004E30" w:rsidRPr="001B07F7">
        <w:rPr>
          <w:rFonts w:eastAsiaTheme="minorEastAsia"/>
        </w:rPr>
        <w:t xml:space="preserve"> (vgl. Anhang</w:t>
      </w:r>
      <w:r w:rsidR="00614985" w:rsidRPr="001B07F7">
        <w:rPr>
          <w:rFonts w:eastAsiaTheme="minorEastAsia"/>
        </w:rPr>
        <w:t xml:space="preserve"> </w:t>
      </w:r>
      <w:r w:rsidR="001B07F7" w:rsidRPr="001B07F7">
        <w:rPr>
          <w:rFonts w:eastAsiaTheme="minorEastAsia"/>
        </w:rPr>
        <w:t>B</w:t>
      </w:r>
      <w:r w:rsidR="00004E30" w:rsidRPr="001B07F7">
        <w:rPr>
          <w:rFonts w:eastAsiaTheme="minorEastAsia"/>
        </w:rPr>
        <w:t xml:space="preserve"> – Formelsammlung)</w:t>
      </w:r>
      <w:r w:rsidR="00E210DC" w:rsidRPr="001B07F7">
        <w:rPr>
          <w:rFonts w:eastAsiaTheme="minorEastAsia"/>
        </w:rPr>
        <w:t>.</w:t>
      </w:r>
      <w:r w:rsidR="00E210DC">
        <w:rPr>
          <w:rFonts w:eastAsiaTheme="minorEastAsia"/>
        </w:rPr>
        <w:t xml:space="preserve"> Diese hat einen Einfluss auf die Verlustgefahr einer Portfoliokombination</w:t>
      </w:r>
      <w:r w:rsidR="00D21BBD">
        <w:rPr>
          <w:rFonts w:eastAsiaTheme="minorEastAsia"/>
        </w:rPr>
        <w:t xml:space="preserve"> und</w:t>
      </w:r>
      <w:r w:rsidR="00E210DC">
        <w:rPr>
          <w:rFonts w:eastAsiaTheme="minorEastAsia"/>
        </w:rPr>
        <w:t xml:space="preserve"> ist ein Mass </w:t>
      </w:r>
      <w:r w:rsidR="00B12BF2">
        <w:rPr>
          <w:rFonts w:eastAsiaTheme="minorEastAsia"/>
        </w:rPr>
        <w:t>für die Korrelation</w:t>
      </w:r>
      <w:r w:rsidR="00E210DC">
        <w:rPr>
          <w:rFonts w:eastAsiaTheme="minorEastAsia"/>
        </w:rPr>
        <w:t xml:space="preserve"> zwischen mehreren </w:t>
      </w:r>
      <w:r w:rsidR="00004E30">
        <w:rPr>
          <w:rFonts w:eastAsiaTheme="minorEastAsia"/>
        </w:rPr>
        <w:t>Aktien</w:t>
      </w:r>
      <w:r w:rsidR="00E210DC">
        <w:rPr>
          <w:rFonts w:eastAsiaTheme="minorEastAsia"/>
        </w:rPr>
        <w:t xml:space="preserve"> </w:t>
      </w:r>
      <w:r w:rsidR="00E210DC">
        <w:rPr>
          <w:rFonts w:eastAsiaTheme="minorEastAsia"/>
        </w:rPr>
        <w:fldChar w:fldCharType="begin" w:fldLock="1"/>
      </w:r>
      <w:r w:rsidR="00001E9D">
        <w:rPr>
          <w:rFonts w:eastAsiaTheme="minorEastAsia"/>
        </w:rPr>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E210DC">
        <w:rPr>
          <w:rFonts w:eastAsiaTheme="minorEastAsia"/>
        </w:rPr>
        <w:fldChar w:fldCharType="separate"/>
      </w:r>
      <w:r w:rsidR="00E210DC" w:rsidRPr="00E210DC">
        <w:rPr>
          <w:rFonts w:eastAsiaTheme="minorEastAsia"/>
          <w:noProof/>
        </w:rPr>
        <w:t>(Leven &amp; Schlienkamp, 1998)</w:t>
      </w:r>
      <w:r w:rsidR="00E210DC">
        <w:rPr>
          <w:rFonts w:eastAsiaTheme="minorEastAsia"/>
        </w:rPr>
        <w:fldChar w:fldCharType="end"/>
      </w:r>
      <w:r w:rsidR="00E210DC">
        <w:rPr>
          <w:rFonts w:eastAsiaTheme="minorEastAsia"/>
        </w:rPr>
        <w:t>.</w:t>
      </w:r>
    </w:p>
    <w:p w14:paraId="529D0543" w14:textId="084F9621" w:rsidR="00733E3B" w:rsidRDefault="00492DF9" w:rsidP="00733E3B">
      <w:pPr>
        <w:rPr>
          <w:rFonts w:eastAsiaTheme="minorEastAsia"/>
        </w:rPr>
      </w:pPr>
      <w:r>
        <w:rPr>
          <w:rFonts w:eastAsiaTheme="minorEastAsia"/>
        </w:rPr>
        <w:t xml:space="preserve">Neben Rendite und Risiko der Aktien beziehungsweise des Aktienportfolios beschäftigt sich die moderne Portfoliotheorie auch mit der Risikoaversion </w:t>
      </w:r>
      <w:r w:rsidR="00E31306">
        <w:rPr>
          <w:rFonts w:eastAsiaTheme="minorEastAsia"/>
        </w:rPr>
        <w:t>von Anlegenden</w:t>
      </w:r>
      <w:r>
        <w:rPr>
          <w:rFonts w:eastAsiaTheme="minorEastAsia"/>
        </w:rPr>
        <w:t>.</w:t>
      </w:r>
      <w:r w:rsidR="009F27D6">
        <w:rPr>
          <w:rFonts w:eastAsiaTheme="minorEastAsia"/>
        </w:rPr>
        <w:t xml:space="preserve"> </w:t>
      </w:r>
      <w:r w:rsidR="00E31306">
        <w:rPr>
          <w:rFonts w:eastAsiaTheme="minorEastAsia"/>
        </w:rPr>
        <w:t xml:space="preserve">Diese </w:t>
      </w:r>
      <w:r w:rsidR="009F27D6">
        <w:rPr>
          <w:rFonts w:eastAsiaTheme="minorEastAsia"/>
        </w:rPr>
        <w:t>unterscheiden sich</w:t>
      </w:r>
      <w:r w:rsidR="00E31306">
        <w:rPr>
          <w:rFonts w:eastAsiaTheme="minorEastAsia"/>
        </w:rPr>
        <w:t xml:space="preserve"> nämlich</w:t>
      </w:r>
      <w:r w:rsidR="009F27D6">
        <w:rPr>
          <w:rFonts w:eastAsiaTheme="minorEastAsia"/>
        </w:rPr>
        <w:t xml:space="preserve"> in der Bereitschaft ein Risiko einzugehen. Bestimmte </w:t>
      </w:r>
      <w:r w:rsidR="00E31306">
        <w:rPr>
          <w:rFonts w:eastAsiaTheme="minorEastAsia"/>
        </w:rPr>
        <w:t>Investierende</w:t>
      </w:r>
      <w:r w:rsidR="009F27D6">
        <w:rPr>
          <w:rFonts w:eastAsiaTheme="minorEastAsia"/>
        </w:rPr>
        <w:t xml:space="preserve"> gehen höhere Risiken als andere ein. Das Konzept der Risikoaversion teilt </w:t>
      </w:r>
      <w:r w:rsidR="00E31306">
        <w:rPr>
          <w:rFonts w:eastAsiaTheme="minorEastAsia"/>
        </w:rPr>
        <w:t>Anlegende</w:t>
      </w:r>
      <w:r w:rsidR="009F27D6">
        <w:rPr>
          <w:rFonts w:eastAsiaTheme="minorEastAsia"/>
        </w:rPr>
        <w:t xml:space="preserve"> in drei Klassen ein: risikofreudige, risikoneutrale und risikoaverse </w:t>
      </w:r>
      <w:r w:rsidR="00E31306">
        <w:rPr>
          <w:rFonts w:eastAsiaTheme="minorEastAsia"/>
        </w:rPr>
        <w:t>Investierende</w:t>
      </w:r>
      <w:r w:rsidR="009F27D6">
        <w:rPr>
          <w:rFonts w:eastAsiaTheme="minorEastAsia"/>
        </w:rPr>
        <w:t>.</w:t>
      </w:r>
      <w:r w:rsidR="00F92698">
        <w:rPr>
          <w:rFonts w:eastAsiaTheme="minorEastAsia"/>
        </w:rPr>
        <w:t xml:space="preserve"> </w:t>
      </w:r>
      <w:r w:rsidR="00E31306">
        <w:rPr>
          <w:rFonts w:eastAsiaTheme="minorEastAsia"/>
        </w:rPr>
        <w:t>R</w:t>
      </w:r>
      <w:r w:rsidR="00F92698">
        <w:rPr>
          <w:rFonts w:eastAsiaTheme="minorEastAsia"/>
        </w:rPr>
        <w:t xml:space="preserve">isikofreudige </w:t>
      </w:r>
      <w:r w:rsidR="00E31306">
        <w:rPr>
          <w:rFonts w:eastAsiaTheme="minorEastAsia"/>
        </w:rPr>
        <w:t>Investierende</w:t>
      </w:r>
      <w:r w:rsidR="00F92698">
        <w:rPr>
          <w:rFonts w:eastAsiaTheme="minorEastAsia"/>
        </w:rPr>
        <w:t xml:space="preserve"> </w:t>
      </w:r>
      <w:r w:rsidR="00E31306">
        <w:rPr>
          <w:rFonts w:eastAsiaTheme="minorEastAsia"/>
        </w:rPr>
        <w:t>gehen</w:t>
      </w:r>
      <w:r w:rsidR="00F92698">
        <w:rPr>
          <w:rFonts w:eastAsiaTheme="minorEastAsia"/>
        </w:rPr>
        <w:t xml:space="preserve"> ein höheres Risiko ein, wenn dafür </w:t>
      </w:r>
      <w:r w:rsidR="00F92698">
        <w:rPr>
          <w:rFonts w:eastAsiaTheme="minorEastAsia"/>
        </w:rPr>
        <w:lastRenderedPageBreak/>
        <w:t>eine höhere Rendite möglich ist – auch wenn</w:t>
      </w:r>
      <w:r w:rsidR="00E31306">
        <w:rPr>
          <w:rFonts w:eastAsiaTheme="minorEastAsia"/>
        </w:rPr>
        <w:t xml:space="preserve"> dabei</w:t>
      </w:r>
      <w:r w:rsidR="00F92698">
        <w:rPr>
          <w:rFonts w:eastAsiaTheme="minorEastAsia"/>
        </w:rPr>
        <w:t xml:space="preserve"> ein Verlust droht. Für risikoneutrale </w:t>
      </w:r>
      <w:r w:rsidR="00E31306">
        <w:rPr>
          <w:rFonts w:eastAsiaTheme="minorEastAsia"/>
        </w:rPr>
        <w:t>Investierende</w:t>
      </w:r>
      <w:r w:rsidR="00F92698">
        <w:rPr>
          <w:rFonts w:eastAsiaTheme="minorEastAsia"/>
        </w:rPr>
        <w:t xml:space="preserve"> spielt das Risiko überhaupt keine Rolle</w:t>
      </w:r>
      <w:r w:rsidR="00E31306">
        <w:rPr>
          <w:rFonts w:eastAsiaTheme="minorEastAsia"/>
        </w:rPr>
        <w:t>;</w:t>
      </w:r>
      <w:r w:rsidR="00F92698">
        <w:rPr>
          <w:rFonts w:eastAsiaTheme="minorEastAsia"/>
        </w:rPr>
        <w:t xml:space="preserve"> </w:t>
      </w:r>
      <w:r w:rsidR="00E31306">
        <w:rPr>
          <w:rFonts w:eastAsiaTheme="minorEastAsia"/>
        </w:rPr>
        <w:t>n</w:t>
      </w:r>
      <w:r w:rsidR="00F92698">
        <w:rPr>
          <w:rFonts w:eastAsiaTheme="minorEastAsia"/>
        </w:rPr>
        <w:t xml:space="preserve">ur die erwartete Rendite zählt. Risikoaverse </w:t>
      </w:r>
      <w:r w:rsidR="00E31306">
        <w:rPr>
          <w:rFonts w:eastAsiaTheme="minorEastAsia"/>
        </w:rPr>
        <w:t>Anlegende</w:t>
      </w:r>
      <w:r w:rsidR="00F92698">
        <w:rPr>
          <w:rFonts w:eastAsiaTheme="minorEastAsia"/>
        </w:rPr>
        <w:t xml:space="preserve"> wählen </w:t>
      </w:r>
      <w:r w:rsidR="00E31306">
        <w:rPr>
          <w:rFonts w:eastAsiaTheme="minorEastAsia"/>
        </w:rPr>
        <w:t xml:space="preserve">dagegen </w:t>
      </w:r>
      <w:r w:rsidR="00D44961">
        <w:rPr>
          <w:rFonts w:eastAsiaTheme="minorEastAsia"/>
        </w:rPr>
        <w:t>Aktien</w:t>
      </w:r>
      <w:r w:rsidR="00CA343D">
        <w:rPr>
          <w:rFonts w:eastAsiaTheme="minorEastAsia"/>
        </w:rPr>
        <w:t>,</w:t>
      </w:r>
      <w:r w:rsidR="00F92698">
        <w:rPr>
          <w:rFonts w:eastAsiaTheme="minorEastAsia"/>
        </w:rPr>
        <w:t xml:space="preserve"> die eine garantierte Rendite einbringen und ein geringes Risiko aufweisen.</w:t>
      </w:r>
      <w:r w:rsidR="00CA343D">
        <w:rPr>
          <w:rFonts w:eastAsiaTheme="minorEastAsia"/>
        </w:rPr>
        <w:t xml:space="preserve"> Der Nutzen, den </w:t>
      </w:r>
      <w:r w:rsidR="00E31306">
        <w:rPr>
          <w:rFonts w:eastAsiaTheme="minorEastAsia"/>
        </w:rPr>
        <w:t>Investierende</w:t>
      </w:r>
      <w:r w:rsidR="00CA343D">
        <w:rPr>
          <w:rFonts w:eastAsiaTheme="minorEastAsia"/>
        </w:rPr>
        <w:t xml:space="preserve"> aus einer Anlage </w:t>
      </w:r>
      <w:r w:rsidR="00E31306">
        <w:rPr>
          <w:rFonts w:eastAsiaTheme="minorEastAsia"/>
        </w:rPr>
        <w:t>erhalten</w:t>
      </w:r>
      <w:r w:rsidR="00D44961">
        <w:rPr>
          <w:rFonts w:eastAsiaTheme="minorEastAsia"/>
        </w:rPr>
        <w:t>,</w:t>
      </w:r>
      <w:r w:rsidR="00CA343D">
        <w:rPr>
          <w:rFonts w:eastAsiaTheme="minorEastAsia"/>
        </w:rPr>
        <w:t xml:space="preserve"> verhält sich relativ zu dem Grad der Risikoaversion. Für einen risikoaversen Anleger</w:t>
      </w:r>
      <w:r w:rsidR="00DD599D">
        <w:rPr>
          <w:rFonts w:eastAsiaTheme="minorEastAsia"/>
        </w:rPr>
        <w:t xml:space="preserve"> </w:t>
      </w:r>
      <w:r w:rsidR="00CA343D">
        <w:rPr>
          <w:rFonts w:eastAsiaTheme="minorEastAsia"/>
        </w:rPr>
        <w:t>hat die garantierte Rendite</w:t>
      </w:r>
      <w:r w:rsidR="00D44961">
        <w:rPr>
          <w:rFonts w:eastAsiaTheme="minorEastAsia"/>
        </w:rPr>
        <w:t xml:space="preserve">, </w:t>
      </w:r>
      <w:r w:rsidR="00CA343D">
        <w:rPr>
          <w:rFonts w:eastAsiaTheme="minorEastAsia"/>
        </w:rPr>
        <w:t>die möglicherweise viel tiefer als die mögliche Rendite ist</w:t>
      </w:r>
      <w:r w:rsidR="00D44961">
        <w:rPr>
          <w:rFonts w:eastAsiaTheme="minorEastAsia"/>
        </w:rPr>
        <w:t>,</w:t>
      </w:r>
      <w:r w:rsidR="00B975EE">
        <w:rPr>
          <w:rFonts w:eastAsiaTheme="minorEastAsia"/>
        </w:rPr>
        <w:t xml:space="preserve"> beispielsweise</w:t>
      </w:r>
      <w:r w:rsidR="00CA343D">
        <w:rPr>
          <w:rFonts w:eastAsiaTheme="minorEastAsia"/>
        </w:rPr>
        <w:t xml:space="preserve"> einen grösseren Nutzen als für </w:t>
      </w:r>
      <w:r w:rsidR="00DD599D">
        <w:rPr>
          <w:rFonts w:eastAsiaTheme="minorEastAsia"/>
        </w:rPr>
        <w:t xml:space="preserve">eine </w:t>
      </w:r>
      <w:r w:rsidR="00CA343D">
        <w:rPr>
          <w:rFonts w:eastAsiaTheme="minorEastAsia"/>
        </w:rPr>
        <w:t>risikofreudige Anleger</w:t>
      </w:r>
      <w:r w:rsidR="00DD599D">
        <w:rPr>
          <w:rFonts w:eastAsiaTheme="minorEastAsia"/>
        </w:rPr>
        <w:t>in</w:t>
      </w:r>
      <w:r w:rsidR="00CA343D">
        <w:rPr>
          <w:rFonts w:eastAsiaTheme="minorEastAsia"/>
        </w:rPr>
        <w:t xml:space="preserve">, </w:t>
      </w:r>
      <w:r w:rsidR="00DD599D">
        <w:rPr>
          <w:rFonts w:eastAsiaTheme="minorEastAsia"/>
        </w:rPr>
        <w:t>die</w:t>
      </w:r>
      <w:r w:rsidR="00CA343D">
        <w:rPr>
          <w:rFonts w:eastAsiaTheme="minorEastAsia"/>
        </w:rPr>
        <w:t xml:space="preserve"> sich nur mit einer möglichst hohen Rendite </w:t>
      </w:r>
      <w:r w:rsidR="00D44961">
        <w:rPr>
          <w:rFonts w:eastAsiaTheme="minorEastAsia"/>
        </w:rPr>
        <w:t>zufriedengibt</w:t>
      </w:r>
      <w:r w:rsidR="00CA343D">
        <w:rPr>
          <w:rFonts w:eastAsiaTheme="minorEastAsia"/>
        </w:rPr>
        <w:t>.</w:t>
      </w:r>
      <w:r w:rsidR="00685E2F">
        <w:rPr>
          <w:rFonts w:eastAsiaTheme="minorEastAsia"/>
        </w:rPr>
        <w:t xml:space="preserve"> Dennoch ist zu beachten, dass innerhalb einer Klasse wiederum unterschiedliche </w:t>
      </w:r>
      <w:r w:rsidR="007F2128">
        <w:rPr>
          <w:rFonts w:eastAsiaTheme="minorEastAsia"/>
        </w:rPr>
        <w:t>Nutzenpräferenzen</w:t>
      </w:r>
      <w:r w:rsidR="00685E2F">
        <w:rPr>
          <w:rFonts w:eastAsiaTheme="minorEastAsia"/>
        </w:rPr>
        <w:t xml:space="preserve"> hinsichtlich der Rendite und des Risiko bestehen. </w:t>
      </w:r>
      <w:r w:rsidR="00CE0835">
        <w:rPr>
          <w:rFonts w:eastAsiaTheme="minorEastAsia"/>
        </w:rPr>
        <w:t>Nicht alle</w:t>
      </w:r>
      <w:r w:rsidR="00685E2F">
        <w:rPr>
          <w:rFonts w:eastAsiaTheme="minorEastAsia"/>
        </w:rPr>
        <w:t xml:space="preserve"> risikoaverse </w:t>
      </w:r>
      <w:r w:rsidR="00CE0835">
        <w:rPr>
          <w:rFonts w:eastAsiaTheme="minorEastAsia"/>
        </w:rPr>
        <w:t>Investierende sind</w:t>
      </w:r>
      <w:r w:rsidR="00685E2F">
        <w:rPr>
          <w:rFonts w:eastAsiaTheme="minorEastAsia"/>
        </w:rPr>
        <w:t xml:space="preserve"> bereit, eine niedrige garantierte Rendite in Kauf zu nehmen.</w:t>
      </w:r>
      <w:r w:rsidR="008F3B8A">
        <w:rPr>
          <w:rFonts w:eastAsiaTheme="minorEastAsia"/>
        </w:rPr>
        <w:t xml:space="preserve"> Der genaue Nutzen lässt sich über die Nutzenfunktion bestimmen. Damit führen Portfolios mit einer hohen Rendite zu einem hohen Nutzen</w:t>
      </w:r>
      <w:r w:rsidR="00CE0835">
        <w:rPr>
          <w:rFonts w:eastAsiaTheme="minorEastAsia"/>
        </w:rPr>
        <w:t>,</w:t>
      </w:r>
      <w:r w:rsidR="008F3B8A">
        <w:rPr>
          <w:rFonts w:eastAsiaTheme="minorEastAsia"/>
        </w:rPr>
        <w:t xml:space="preserve"> währenddessen Aktienkombinationen mit hohem Risiko zu einem niedrigen Nutzen führen. </w:t>
      </w:r>
      <w:r w:rsidR="00417804">
        <w:rPr>
          <w:rFonts w:eastAsiaTheme="minorEastAsia"/>
        </w:rPr>
        <w:t xml:space="preserve">Eine mögliche Nutzenfunktion berücksichtigt die erwartete Rendite, die Varianz – also die </w:t>
      </w:r>
      <w:r w:rsidR="0056337F">
        <w:rPr>
          <w:rFonts w:eastAsiaTheme="minorEastAsia"/>
        </w:rPr>
        <w:t>Standardabweichung</w:t>
      </w:r>
      <w:r w:rsidR="00417804">
        <w:rPr>
          <w:rFonts w:eastAsiaTheme="minorEastAsia"/>
        </w:rPr>
        <w:t xml:space="preserve"> im Quadrat – und den Grad der </w:t>
      </w:r>
      <w:r w:rsidR="00417804" w:rsidRPr="001B07F7">
        <w:rPr>
          <w:rFonts w:eastAsiaTheme="minorEastAsia"/>
        </w:rPr>
        <w:t>Risikoaversion (vgl. Anhang</w:t>
      </w:r>
      <w:r w:rsidR="00614985" w:rsidRPr="001B07F7">
        <w:rPr>
          <w:rFonts w:eastAsiaTheme="minorEastAsia"/>
        </w:rPr>
        <w:t xml:space="preserve"> </w:t>
      </w:r>
      <w:r w:rsidR="001B07F7" w:rsidRPr="001B07F7">
        <w:rPr>
          <w:rFonts w:eastAsiaTheme="minorEastAsia"/>
        </w:rPr>
        <w:t>B</w:t>
      </w:r>
      <w:r w:rsidR="00417804" w:rsidRPr="001B07F7">
        <w:rPr>
          <w:rFonts w:eastAsiaTheme="minorEastAsia"/>
        </w:rPr>
        <w:t xml:space="preserve"> – Formelsammlung).</w:t>
      </w:r>
      <w:r w:rsidR="00826637">
        <w:rPr>
          <w:rFonts w:eastAsiaTheme="minorEastAsia"/>
        </w:rPr>
        <w:t xml:space="preserve"> Der Grad der Risikoaversion stellt die zusätzlich erwartete Rendite dar, die notwendig ist, um eine zusätzliche Risikoeinheit zu akzeptieren</w:t>
      </w:r>
      <w:r w:rsidR="00242D5E">
        <w:rPr>
          <w:rFonts w:eastAsiaTheme="minorEastAsia"/>
        </w:rPr>
        <w:t>. In der Praxis wird der Grad der Risikoaversion oft durch eine Umfrage oder ein Interview ermittelt</w:t>
      </w:r>
      <w:r w:rsidR="00826637">
        <w:rPr>
          <w:rFonts w:eastAsiaTheme="minorEastAsia"/>
        </w:rPr>
        <w:t xml:space="preserve"> </w:t>
      </w:r>
      <w:r w:rsidR="00826637">
        <w:rPr>
          <w:rFonts w:eastAsiaTheme="minorEastAsia"/>
        </w:rPr>
        <w:fldChar w:fldCharType="begin" w:fldLock="1"/>
      </w:r>
      <w:r w:rsidR="00285074">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826637">
        <w:rPr>
          <w:rFonts w:eastAsiaTheme="minorEastAsia"/>
        </w:rPr>
        <w:fldChar w:fldCharType="separate"/>
      </w:r>
      <w:r w:rsidR="00826637" w:rsidRPr="00826637">
        <w:rPr>
          <w:rFonts w:eastAsiaTheme="minorEastAsia"/>
          <w:noProof/>
        </w:rPr>
        <w:t>(Mondello, 2015)</w:t>
      </w:r>
      <w:r w:rsidR="00826637">
        <w:rPr>
          <w:rFonts w:eastAsiaTheme="minorEastAsia"/>
        </w:rPr>
        <w:fldChar w:fldCharType="end"/>
      </w:r>
      <w:r w:rsidR="00826637">
        <w:rPr>
          <w:rFonts w:eastAsiaTheme="minorEastAsia"/>
        </w:rPr>
        <w:t>.</w:t>
      </w:r>
    </w:p>
    <w:p w14:paraId="33BBEF43" w14:textId="5CD1C7AB" w:rsidR="00717FE2" w:rsidRDefault="00717FE2" w:rsidP="00733E3B">
      <w:pPr>
        <w:rPr>
          <w:rFonts w:eastAsiaTheme="minorEastAsia"/>
        </w:rPr>
      </w:pPr>
      <w:r>
        <w:rPr>
          <w:rFonts w:eastAsiaTheme="minorEastAsia"/>
        </w:rPr>
        <w:t>Um das optimale Portfolio zu finden</w:t>
      </w:r>
      <w:r w:rsidR="00CE0835">
        <w:rPr>
          <w:rFonts w:eastAsiaTheme="minorEastAsia"/>
        </w:rPr>
        <w:t>,</w:t>
      </w:r>
      <w:r>
        <w:rPr>
          <w:rFonts w:eastAsiaTheme="minorEastAsia"/>
        </w:rPr>
        <w:t xml:space="preserve"> muss</w:t>
      </w:r>
      <w:r w:rsidR="00CE0835">
        <w:rPr>
          <w:rFonts w:eastAsiaTheme="minorEastAsia"/>
        </w:rPr>
        <w:t xml:space="preserve"> </w:t>
      </w:r>
      <w:r>
        <w:rPr>
          <w:rFonts w:eastAsiaTheme="minorEastAsia"/>
        </w:rPr>
        <w:t>in einem Rendite-Risiko-Diagramm</w:t>
      </w:r>
      <w:r w:rsidR="00CE0835">
        <w:rPr>
          <w:rFonts w:eastAsiaTheme="minorEastAsia"/>
        </w:rPr>
        <w:t xml:space="preserve"> laut </w:t>
      </w:r>
      <w:proofErr w:type="spellStart"/>
      <w:r w:rsidR="00CE0835">
        <w:rPr>
          <w:rFonts w:eastAsiaTheme="minorEastAsia"/>
        </w:rPr>
        <w:t>Mondello</w:t>
      </w:r>
      <w:proofErr w:type="spellEnd"/>
      <w:r w:rsidR="00CE0835">
        <w:rPr>
          <w:rFonts w:eastAsiaTheme="minorEastAsia"/>
        </w:rPr>
        <w:t xml:space="preserve"> </w:t>
      </w:r>
      <w:r w:rsidR="00CE0835">
        <w:rPr>
          <w:rFonts w:eastAsiaTheme="minorEastAsia"/>
        </w:rPr>
        <w:fldChar w:fldCharType="begin" w:fldLock="1"/>
      </w:r>
      <w:r w:rsidR="00CE0835">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operties":{"noteIndex":0},"schema":"https://github.com/citation-style-language/schema/raw/master/csl-citation.json"}</w:instrText>
      </w:r>
      <w:r w:rsidR="00CE0835">
        <w:rPr>
          <w:rFonts w:eastAsiaTheme="minorEastAsia"/>
        </w:rPr>
        <w:fldChar w:fldCharType="separate"/>
      </w:r>
      <w:r w:rsidR="00CE0835" w:rsidRPr="00CE0835">
        <w:rPr>
          <w:rFonts w:eastAsiaTheme="minorEastAsia"/>
          <w:noProof/>
        </w:rPr>
        <w:t>(2015)</w:t>
      </w:r>
      <w:r w:rsidR="00CE0835">
        <w:rPr>
          <w:rFonts w:eastAsiaTheme="minorEastAsia"/>
        </w:rPr>
        <w:fldChar w:fldCharType="end"/>
      </w:r>
      <w:r>
        <w:rPr>
          <w:rFonts w:eastAsiaTheme="minorEastAsia"/>
        </w:rPr>
        <w:t xml:space="preserve"> nun die Effizienzkurve (vgl. Abbildung </w:t>
      </w:r>
      <w:r w:rsidR="00FE4FF9">
        <w:rPr>
          <w:rFonts w:eastAsiaTheme="minorEastAsia"/>
        </w:rPr>
        <w:t>1</w:t>
      </w:r>
      <w:r>
        <w:rPr>
          <w:rFonts w:eastAsiaTheme="minorEastAsia"/>
        </w:rPr>
        <w:t xml:space="preserve">) mittels erwarteter Rendite, Volatilität und Kovarianz eines Aktienportfolios beziehungsweise mehrerer Aktien konstruiert werden. </w:t>
      </w:r>
      <w:r w:rsidR="002F5EFD">
        <w:rPr>
          <w:rFonts w:eastAsiaTheme="minorEastAsia"/>
        </w:rPr>
        <w:t xml:space="preserve">Dabei geht man davon aus, dass sich die </w:t>
      </w:r>
      <w:r w:rsidR="00CE0835">
        <w:rPr>
          <w:rFonts w:eastAsiaTheme="minorEastAsia"/>
        </w:rPr>
        <w:t>Anlegenden</w:t>
      </w:r>
      <w:r w:rsidR="002F5EFD">
        <w:rPr>
          <w:rFonts w:eastAsiaTheme="minorEastAsia"/>
        </w:rPr>
        <w:t xml:space="preserve"> risikoavers verhalten. </w:t>
      </w:r>
      <w:r>
        <w:rPr>
          <w:rFonts w:eastAsiaTheme="minorEastAsia"/>
        </w:rPr>
        <w:t>Auf der Effizienzkurve liegen die effizientesten Aktienportfolios in Bezug auf Rendite und Risiko.</w:t>
      </w:r>
      <w:r w:rsidR="002F5EFD">
        <w:rPr>
          <w:rFonts w:eastAsiaTheme="minorEastAsia"/>
        </w:rPr>
        <w:t xml:space="preserve"> Mit der Indifferenzkurve (vgl. Abbildung </w:t>
      </w:r>
      <w:r w:rsidR="00FE4FF9">
        <w:rPr>
          <w:rFonts w:eastAsiaTheme="minorEastAsia"/>
        </w:rPr>
        <w:t>2</w:t>
      </w:r>
      <w:r w:rsidR="002F5EFD">
        <w:rPr>
          <w:rFonts w:eastAsiaTheme="minorEastAsia"/>
        </w:rPr>
        <w:t>) wird der Nutzen aus den Aktienportfolios in Abhängigkeit der Risikoaversion des Anlegers</w:t>
      </w:r>
      <w:r w:rsidR="00AD01E1">
        <w:rPr>
          <w:rFonts w:eastAsiaTheme="minorEastAsia"/>
        </w:rPr>
        <w:t xml:space="preserve"> abgebildet</w:t>
      </w:r>
      <w:r w:rsidR="002F5EFD">
        <w:rPr>
          <w:rFonts w:eastAsiaTheme="minorEastAsia"/>
        </w:rPr>
        <w:t xml:space="preserve">. Werden die beiden Kurven übereinandergelegt, liegt das optimale Portfolio auf dem Schnittpunkt der beiden Kurven </w:t>
      </w:r>
      <w:r w:rsidR="002F5EFD">
        <w:rPr>
          <w:rFonts w:eastAsiaTheme="minorEastAsia"/>
        </w:rPr>
        <w:fldChar w:fldCharType="begin" w:fldLock="1"/>
      </w:r>
      <w:r w:rsidR="00420FE9">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2F5EFD">
        <w:rPr>
          <w:rFonts w:eastAsiaTheme="minorEastAsia"/>
        </w:rPr>
        <w:fldChar w:fldCharType="separate"/>
      </w:r>
      <w:r w:rsidR="002F5EFD" w:rsidRPr="002F5EFD">
        <w:rPr>
          <w:rFonts w:eastAsiaTheme="minorEastAsia"/>
          <w:noProof/>
        </w:rPr>
        <w:t>(Mondello, 2015)</w:t>
      </w:r>
      <w:r w:rsidR="002F5EFD">
        <w:rPr>
          <w:rFonts w:eastAsiaTheme="minorEastAsia"/>
        </w:rPr>
        <w:fldChar w:fldCharType="end"/>
      </w:r>
      <w:r w:rsidR="002F5EFD">
        <w:rPr>
          <w:rFonts w:eastAsiaTheme="minorEastAsia"/>
        </w:rPr>
        <w:t xml:space="preserve">. Abbildung </w:t>
      </w:r>
      <w:r w:rsidR="00FE4FF9">
        <w:rPr>
          <w:rFonts w:eastAsiaTheme="minorEastAsia"/>
        </w:rPr>
        <w:t>3</w:t>
      </w:r>
      <w:r w:rsidR="002F5EFD">
        <w:rPr>
          <w:rFonts w:eastAsiaTheme="minorEastAsia"/>
        </w:rPr>
        <w:t xml:space="preserve"> im Anhang </w:t>
      </w:r>
      <w:r w:rsidR="00F57463">
        <w:rPr>
          <w:rFonts w:eastAsiaTheme="minorEastAsia"/>
        </w:rPr>
        <w:t>A</w:t>
      </w:r>
      <w:r w:rsidR="002F5EFD">
        <w:rPr>
          <w:rFonts w:eastAsiaTheme="minorEastAsia"/>
        </w:rPr>
        <w:t xml:space="preserve"> zeigt zwei optimale Portfolios für zwei Anleger mit unterschiedlicher Risikoaversion.</w:t>
      </w:r>
    </w:p>
    <w:p w14:paraId="4A0FCA12" w14:textId="17F296CD" w:rsidR="009241AC" w:rsidRDefault="00492641" w:rsidP="009241AC">
      <w:pPr>
        <w:pStyle w:val="berschrift2"/>
        <w:numPr>
          <w:ilvl w:val="1"/>
          <w:numId w:val="9"/>
        </w:numPr>
      </w:pPr>
      <w:bookmarkStart w:id="14" w:name="_Toc41393908"/>
      <w:r>
        <w:t>Der Swiss Market Index</w:t>
      </w:r>
      <w:bookmarkEnd w:id="14"/>
    </w:p>
    <w:p w14:paraId="1282DEE8" w14:textId="6A8FE0C8" w:rsidR="009241AC" w:rsidRDefault="009241AC" w:rsidP="009241AC">
      <w:r>
        <w:t xml:space="preserve">Der SMI ist der bedeutendste Schweizer Aktienindex der SIX Swiss Exchange. </w:t>
      </w:r>
      <w:r w:rsidR="00420FE9">
        <w:t xml:space="preserve">Die </w:t>
      </w:r>
      <w:r>
        <w:t xml:space="preserve">SIX Swiss Exchange </w:t>
      </w:r>
      <w:r w:rsidR="00420FE9">
        <w:t>repräsentiert ihrerseits die Schweizer Börse und</w:t>
      </w:r>
      <w:r>
        <w:t xml:space="preserve"> gehört </w:t>
      </w:r>
      <w:r w:rsidR="00420FE9">
        <w:t>mittlerweile</w:t>
      </w:r>
      <w:r>
        <w:t xml:space="preserve"> zur SIX Group</w:t>
      </w:r>
      <w:r w:rsidR="00420FE9">
        <w:t xml:space="preserve"> </w:t>
      </w:r>
      <w:r w:rsidR="00420FE9">
        <w:fldChar w:fldCharType="begin" w:fldLock="1"/>
      </w:r>
      <w:r w:rsidR="003258C1">
        <w:instrText>ADDIN CSL_CITATION {"citationItems":[{"id":"ITEM-1","itemData":{"URL":"https://de.wikipedia.org/wiki/SIX_Swiss_Exchange","accessed":{"date-parts":[["2020","5","24"]]},"id":"ITEM-1","issued":{"date-parts":[["0"]]},"title":"SIX Swiss Exchange – Wikipedia","type":"webpage"},"uris":["http://www.mendeley.com/documents/?uuid=0bee45f2-5d6a-36ff-ac2a-307b6242f96c"]}],"mendeley":{"formattedCitation":"(&lt;i&gt;SIX Swiss Exchange – Wikipedia&lt;/i&gt;, n.d.)","plainTextFormattedCitation":"(SIX Swiss Exchange – Wikipedia, n.d.)","previouslyFormattedCitation":"(&lt;i&gt;SIX Swiss Exchange – Wikipedia&lt;/i&gt;, n.d.)"},"properties":{"noteIndex":0},"schema":"https://github.com/citation-style-language/schema/raw/master/csl-citation.json"}</w:instrText>
      </w:r>
      <w:r w:rsidR="00420FE9">
        <w:fldChar w:fldCharType="separate"/>
      </w:r>
      <w:r w:rsidR="00420FE9" w:rsidRPr="00420FE9">
        <w:rPr>
          <w:noProof/>
        </w:rPr>
        <w:t>(</w:t>
      </w:r>
      <w:r w:rsidR="00420FE9" w:rsidRPr="00420FE9">
        <w:rPr>
          <w:i/>
          <w:noProof/>
        </w:rPr>
        <w:t>SIX Swiss Exchange – Wikipedia</w:t>
      </w:r>
      <w:r w:rsidR="00420FE9" w:rsidRPr="00420FE9">
        <w:rPr>
          <w:noProof/>
        </w:rPr>
        <w:t>, n.d.)</w:t>
      </w:r>
      <w:r w:rsidR="00420FE9">
        <w:fldChar w:fldCharType="end"/>
      </w:r>
      <w:r>
        <w:t>.</w:t>
      </w:r>
      <w:r w:rsidR="003258C1">
        <w:t xml:space="preserve"> </w:t>
      </w:r>
      <w:r>
        <w:t>Der SMI startete am 30. Juni 1988 bei 1</w:t>
      </w:r>
      <w:r w:rsidR="003276C0">
        <w:t>’</w:t>
      </w:r>
      <w:r>
        <w:t xml:space="preserve">500 Indexpunkten. Der Index setzt sich aktuell aus den 20 höchstkapitalisierten und liquidesten Titel des </w:t>
      </w:r>
      <w:r w:rsidR="003258C1">
        <w:t>Swiss Performance Index</w:t>
      </w:r>
      <w:r>
        <w:t xml:space="preserve"> (</w:t>
      </w:r>
      <w:r w:rsidR="003258C1">
        <w:t>SPI</w:t>
      </w:r>
      <w:r>
        <w:t xml:space="preserve">) zusammen. Der SPI ist ebenso ein Aktienindex der Schweizer Börse. Ob ein neuer Titel in den SMI aufgenommen wird, erfolgt einmal </w:t>
      </w:r>
      <w:r w:rsidR="003258C1">
        <w:t xml:space="preserve">jährlich jeweils </w:t>
      </w:r>
      <w:r>
        <w:t xml:space="preserve">am dritten Freitag </w:t>
      </w:r>
      <w:r w:rsidR="003258C1">
        <w:t>des</w:t>
      </w:r>
      <w:r>
        <w:t xml:space="preserve"> September</w:t>
      </w:r>
      <w:r w:rsidR="003258C1">
        <w:t>s</w:t>
      </w:r>
      <w:r>
        <w:t>. Der SMI erreichte am 20. Februar 2020 seinen bisherigen Höchststand bei einem Index von 11</w:t>
      </w:r>
      <w:r w:rsidR="003276C0">
        <w:t>’</w:t>
      </w:r>
      <w:r>
        <w:t xml:space="preserve">270 Punkten. </w:t>
      </w:r>
      <w:r w:rsidR="003258C1">
        <w:t>Mit dem Eintreten der Corona-Krise</w:t>
      </w:r>
      <w:r>
        <w:t xml:space="preserve"> verlor der Index</w:t>
      </w:r>
      <w:r w:rsidR="003258C1">
        <w:t xml:space="preserve"> kurz darauf</w:t>
      </w:r>
      <w:r>
        <w:t xml:space="preserve"> beinahe 5</w:t>
      </w:r>
      <w:r w:rsidR="003276C0">
        <w:t>’</w:t>
      </w:r>
      <w:r>
        <w:t>000 Punkte. Mittlerweile ist das Defizit auf den Höchststand auf 1</w:t>
      </w:r>
      <w:r w:rsidR="003276C0">
        <w:t>’</w:t>
      </w:r>
      <w:r>
        <w:t>500 Punkte geschmolzen.</w:t>
      </w:r>
      <w:r w:rsidR="00001CB2">
        <w:t xml:space="preserve"> Bei der letzten Anpassung wurde 2018 </w:t>
      </w:r>
      <w:r w:rsidR="003258C1">
        <w:t xml:space="preserve">die </w:t>
      </w:r>
      <w:r w:rsidR="00001CB2">
        <w:t>Sika</w:t>
      </w:r>
      <w:r w:rsidR="003258C1">
        <w:t>-Aktie</w:t>
      </w:r>
      <w:r w:rsidR="00001CB2">
        <w:t xml:space="preserve"> </w:t>
      </w:r>
      <w:r w:rsidR="003276C0">
        <w:t xml:space="preserve">in den </w:t>
      </w:r>
      <w:r w:rsidR="00023278">
        <w:t>SMI</w:t>
      </w:r>
      <w:r w:rsidR="003276C0">
        <w:t xml:space="preserve"> </w:t>
      </w:r>
      <w:r w:rsidR="00001CB2">
        <w:t>aufgenommen</w:t>
      </w:r>
      <w:r w:rsidR="003258C1">
        <w:t xml:space="preserve"> </w:t>
      </w:r>
      <w:r w:rsidR="003258C1">
        <w:fldChar w:fldCharType="begin" w:fldLock="1"/>
      </w:r>
      <w:r w:rsidR="00A117A5">
        <w:instrText>ADDIN CSL_CITATION {"citationItems":[{"id":"ITEM-1","itemData":{"ISBN":"0019399820","author":[{"dropping-particle":"","family":"SIX Swiss Exchange","given":"","non-dropping-particle":"","parse-names":false,"suffix":""}],"container-title":"Factsheet","id":"ITEM-1","issued":{"date-parts":[["2015"]]},"page":"4","title":"Swiss Market Index ( SMI ® ) -Familie","type":"article-journal"},"uris":["http://www.mendeley.com/documents/?uuid=1a4d65dc-1ca3-49b8-90db-f690e93be3ba"]}],"mendeley":{"formattedCitation":"(SIX Swiss Exchange, 2015)","plainTextFormattedCitation":"(SIX Swiss Exchange, 2015)","previouslyFormattedCitation":"(SIX Swiss Exchange, 2015)"},"properties":{"noteIndex":0},"schema":"https://github.com/citation-style-language/schema/raw/master/csl-citation.json"}</w:instrText>
      </w:r>
      <w:r w:rsidR="003258C1">
        <w:fldChar w:fldCharType="separate"/>
      </w:r>
      <w:r w:rsidR="003258C1" w:rsidRPr="003258C1">
        <w:rPr>
          <w:noProof/>
        </w:rPr>
        <w:t>(SIX Swiss Exchange, 2015)</w:t>
      </w:r>
      <w:r w:rsidR="003258C1">
        <w:fldChar w:fldCharType="end"/>
      </w:r>
      <w:r w:rsidR="003258C1">
        <w:t>.</w:t>
      </w:r>
    </w:p>
    <w:p w14:paraId="6B0DFB9B" w14:textId="7E8CF2A9" w:rsidR="009241AC" w:rsidRPr="008F30BA" w:rsidRDefault="009241AC" w:rsidP="009241AC">
      <w:r>
        <w:t xml:space="preserve">Seit dem 18. September 2017 </w:t>
      </w:r>
      <w:r w:rsidR="00112A53">
        <w:t>ist</w:t>
      </w:r>
      <w:r>
        <w:t xml:space="preserve"> das maximale Gewicht eines Titels </w:t>
      </w:r>
      <w:r w:rsidR="00112A53">
        <w:t>auf</w:t>
      </w:r>
      <w:r>
        <w:t xml:space="preserve"> 20% </w:t>
      </w:r>
      <w:r w:rsidR="00112A53">
        <w:t>beschränkt</w:t>
      </w:r>
      <w:r>
        <w:t xml:space="preserve">. Diese Anpassung erfolgt </w:t>
      </w:r>
      <w:r w:rsidR="00A117A5">
        <w:t>jeden</w:t>
      </w:r>
      <w:r>
        <w:t xml:space="preserve"> dritten Freitag in den Monaten März, Juni, September und Dezember. Damit </w:t>
      </w:r>
      <w:r w:rsidR="00112A53">
        <w:t>wurde</w:t>
      </w:r>
      <w:r>
        <w:t xml:space="preserve"> die Dominanz einiger Titel im SMI gebrochen</w:t>
      </w:r>
      <w:r w:rsidR="00A117A5">
        <w:t xml:space="preserve"> </w:t>
      </w:r>
      <w:r w:rsidR="00A117A5">
        <w:fldChar w:fldCharType="begin" w:fldLock="1"/>
      </w:r>
      <w:r w:rsidR="00620E61">
        <w:instrText>ADDIN CSL_CITATION {"citationItems":[{"id":"ITEM-1","itemData":{"URL":"https://www.nzz.ch/finanzen/smi-30-jaehrige-geschichte-ist-ein-abbild-des-strukturwandels-ld.1390462?reduced=true","accessed":{"date-parts":[["2020","5","24"]]},"author":[{"dropping-particle":"","family":"Grundlehner","given":"Werner","non-dropping-particle":"","parse-names":false,"suffix":""}],"container-title":"31.05.2018","id":"ITEM-1","issued":{"date-parts":[["2018"]]},"title":"Hoch soll der SMI leben - und noch höher gehen","type":"webpage"},"uris":["http://www.mendeley.com/documents/?uuid=cead9740-728d-3865-876c-1d2b218ec96d"]}],"mendeley":{"formattedCitation":"(Grundlehner, 2018)","plainTextFormattedCitation":"(Grundlehner, 2018)","previouslyFormattedCitation":"(Grundlehner, 2018)"},"properties":{"noteIndex":0},"schema":"https://github.com/citation-style-language/schema/raw/master/csl-citation.json"}</w:instrText>
      </w:r>
      <w:r w:rsidR="00A117A5">
        <w:fldChar w:fldCharType="separate"/>
      </w:r>
      <w:r w:rsidR="00A117A5" w:rsidRPr="00A117A5">
        <w:rPr>
          <w:noProof/>
        </w:rPr>
        <w:t>(Grundlehner, 2018)</w:t>
      </w:r>
      <w:r w:rsidR="00A117A5">
        <w:fldChar w:fldCharType="end"/>
      </w:r>
      <w:r>
        <w:t>.</w:t>
      </w:r>
      <w:r w:rsidR="00A117A5">
        <w:t xml:space="preserve"> </w:t>
      </w:r>
      <w:r>
        <w:t xml:space="preserve">Aus dem Chart </w:t>
      </w:r>
      <w:r w:rsidR="00FE4FF9">
        <w:t>des SMI (vgl. Abbi</w:t>
      </w:r>
      <w:r w:rsidR="00A117A5">
        <w:t>ldung 4</w:t>
      </w:r>
      <w:r w:rsidR="00FE4FF9">
        <w:t xml:space="preserve">) </w:t>
      </w:r>
      <w:r>
        <w:t>sind die drei grösseren Einbrüche ersichtlich</w:t>
      </w:r>
      <w:r w:rsidR="00A117A5">
        <w:t>:</w:t>
      </w:r>
      <w:r>
        <w:t xml:space="preserve"> 2003 war die Dotcom</w:t>
      </w:r>
      <w:r w:rsidR="000A1E3D">
        <w:t>-</w:t>
      </w:r>
      <w:r>
        <w:t>Blase</w:t>
      </w:r>
      <w:r w:rsidR="00A117A5">
        <w:t xml:space="preserve"> dafür verantwortlich</w:t>
      </w:r>
      <w:r>
        <w:t>, 2008</w:t>
      </w:r>
      <w:r w:rsidR="00A117A5">
        <w:t xml:space="preserve"> war es</w:t>
      </w:r>
      <w:r>
        <w:t xml:space="preserve"> die Finanzkrise und nun 2020 die Corona</w:t>
      </w:r>
      <w:r w:rsidR="00620E61">
        <w:t>-Kri</w:t>
      </w:r>
      <w:r>
        <w:t>se.</w:t>
      </w:r>
    </w:p>
    <w:p w14:paraId="34CA0CB1" w14:textId="3FC8D248" w:rsidR="001370F7" w:rsidRDefault="009241AC" w:rsidP="009241AC">
      <w:r>
        <w:t xml:space="preserve">Die Anzahl </w:t>
      </w:r>
      <w:r w:rsidR="00620E61">
        <w:t>Aktientitel aus denen sich der SMI zusammensetzt,</w:t>
      </w:r>
      <w:r>
        <w:t xml:space="preserve"> </w:t>
      </w:r>
      <w:r w:rsidR="00620E61">
        <w:t>hatte in den ersten Jahren stets gewechselt, wurde dann schliesslich am</w:t>
      </w:r>
      <w:r>
        <w:t xml:space="preserve"> 24. September 2007 auf 20 Titel beschränkt. Der SMI startete 1988 mit 24 Titeln und schwankte zwischen 18 (1993) und 29 Titeln (2000). Gemessen an der Indexgewichtung machen die drei Titel Nestle, Roche und Novartis </w:t>
      </w:r>
      <w:r w:rsidR="00620E61">
        <w:t xml:space="preserve">zurzeit </w:t>
      </w:r>
      <w:r>
        <w:t>zwei Drittel des SMI aus</w:t>
      </w:r>
      <w:r w:rsidR="00620E61">
        <w:t xml:space="preserve"> </w:t>
      </w:r>
      <w:r w:rsidR="00620E61">
        <w:fldChar w:fldCharType="begin" w:fldLock="1"/>
      </w:r>
      <w:r w:rsidR="00805105">
        <w:instrText>ADDIN CSL_CITATION {"citationItems":[{"id":"ITEM-1","itemData":{"URL":"https://de.wikipedia.org/wiki/Swiss_Market_Index","accessed":{"date-parts":[["2020","5","24"]]},"id":"ITEM-1","issued":{"date-parts":[["0"]]},"title":"Swiss Market Index – Wikipedia","type":"webpage"},"uris":["http://www.mendeley.com/documents/?uuid=28650c01-b3dd-3faf-8145-af960a4f5a79"]}],"mendeley":{"formattedCitation":"(&lt;i&gt;Swiss Market Index – Wikipedia&lt;/i&gt;, n.d.)","plainTextFormattedCitation":"(Swiss Market Index – Wikipedia, n.d.)","previouslyFormattedCitation":"(&lt;i&gt;Swiss Market Index – Wikipedia&lt;/i&gt;, n.d.)"},"properties":{"noteIndex":0},"schema":"https://github.com/citation-style-language/schema/raw/master/csl-citation.json"}</w:instrText>
      </w:r>
      <w:r w:rsidR="00620E61">
        <w:fldChar w:fldCharType="separate"/>
      </w:r>
      <w:r w:rsidR="00620E61" w:rsidRPr="00620E61">
        <w:rPr>
          <w:noProof/>
        </w:rPr>
        <w:t>(</w:t>
      </w:r>
      <w:r w:rsidR="00620E61" w:rsidRPr="00620E61">
        <w:rPr>
          <w:i/>
          <w:noProof/>
        </w:rPr>
        <w:t>Swiss Market Index – Wikipedia</w:t>
      </w:r>
      <w:r w:rsidR="00620E61" w:rsidRPr="00620E61">
        <w:rPr>
          <w:noProof/>
        </w:rPr>
        <w:t>, n.d.)</w:t>
      </w:r>
      <w:r w:rsidR="00620E61">
        <w:fldChar w:fldCharType="end"/>
      </w:r>
      <w:r>
        <w:t>.</w:t>
      </w:r>
    </w:p>
    <w:p w14:paraId="14F96D60" w14:textId="6DD1283D" w:rsidR="00492641" w:rsidRDefault="00BA23B5" w:rsidP="00492641">
      <w:pPr>
        <w:pStyle w:val="berschrift1"/>
        <w:numPr>
          <w:ilvl w:val="0"/>
          <w:numId w:val="9"/>
        </w:numPr>
      </w:pPr>
      <w:bookmarkStart w:id="15" w:name="_Toc41393909"/>
      <w:r>
        <w:t>Methodik</w:t>
      </w:r>
      <w:bookmarkEnd w:id="15"/>
    </w:p>
    <w:p w14:paraId="058D2B68" w14:textId="422BF43F" w:rsidR="00152FF6" w:rsidRDefault="00BA23B5" w:rsidP="00152FF6">
      <w:pPr>
        <w:pStyle w:val="berschrift2"/>
        <w:numPr>
          <w:ilvl w:val="1"/>
          <w:numId w:val="9"/>
        </w:numPr>
      </w:pPr>
      <w:bookmarkStart w:id="16" w:name="_Toc41393910"/>
      <w:bookmarkStart w:id="17" w:name="_Hlk41249027"/>
      <w:r>
        <w:t>Eine Hypothese</w:t>
      </w:r>
      <w:bookmarkEnd w:id="16"/>
    </w:p>
    <w:p w14:paraId="29F78057" w14:textId="28F33A4C" w:rsidR="00152FF6" w:rsidRDefault="00152FF6" w:rsidP="00152FF6">
      <w:r>
        <w:t>Bevor das optimale Portfolio berechnet worden ist, haben wir zunächst den SMI und die einzelnen Aktien darin betrachtet. Wie Abbildung 4 in Anhang A zeigt, startete der SMI am 1. Januar 2010 mit 6</w:t>
      </w:r>
      <w:r w:rsidR="00D6160C">
        <w:t>’</w:t>
      </w:r>
      <w:r>
        <w:t>440.72 Punkten. Am 8. Mai 2020 lag der SMI bei 9</w:t>
      </w:r>
      <w:r w:rsidR="00D6160C">
        <w:t>’</w:t>
      </w:r>
      <w:r>
        <w:t xml:space="preserve">688.99 Punkten. Dies ergibt einen Gewinn von 50.4% Prozent in etwas mehr als </w:t>
      </w:r>
      <w:r w:rsidR="00D6160C">
        <w:t>zehn</w:t>
      </w:r>
      <w:r>
        <w:t xml:space="preserve"> Jahren. </w:t>
      </w:r>
      <w:r w:rsidRPr="000E7EDD">
        <w:t xml:space="preserve">Dieser Wert dient damit </w:t>
      </w:r>
      <w:r w:rsidR="000E7EDD">
        <w:t xml:space="preserve">im Sinne von F3 (vgl. Kapitel 1) </w:t>
      </w:r>
      <w:r w:rsidRPr="000E7EDD">
        <w:t>als Vergleichswert für unser Aktienportfolio.</w:t>
      </w:r>
    </w:p>
    <w:p w14:paraId="17036193" w14:textId="679CF741" w:rsidR="00152FF6" w:rsidRDefault="00152FF6" w:rsidP="00152FF6">
      <w:pPr>
        <w:spacing w:line="259" w:lineRule="auto"/>
        <w:jc w:val="left"/>
      </w:pPr>
      <w:r>
        <w:lastRenderedPageBreak/>
        <w:t>Die SMI-Aktien unterscheiden sich in der Performance</w:t>
      </w:r>
      <w:r w:rsidR="002D7CD9">
        <w:t xml:space="preserve"> untereinander</w:t>
      </w:r>
      <w:r>
        <w:t xml:space="preserve"> stark. Dies zeigt die Aufteilung des SMI in einzelne Titel (vgl. Abbildung 5). Bereits hier wird ersichtlich, dass einige Titel eine sehr hohe Performance aufweisen. Die Titel </w:t>
      </w:r>
      <w:r w:rsidRPr="00152FF6">
        <w:rPr>
          <w:i/>
        </w:rPr>
        <w:t>Givaudan</w:t>
      </w:r>
      <w:r>
        <w:t xml:space="preserve">, </w:t>
      </w:r>
      <w:r w:rsidRPr="00152FF6">
        <w:rPr>
          <w:i/>
        </w:rPr>
        <w:t>Swiss</w:t>
      </w:r>
      <w:r>
        <w:t xml:space="preserve"> </w:t>
      </w:r>
      <w:r w:rsidRPr="00152FF6">
        <w:rPr>
          <w:i/>
        </w:rPr>
        <w:t>Life</w:t>
      </w:r>
      <w:r>
        <w:t xml:space="preserve"> und </w:t>
      </w:r>
      <w:r w:rsidRPr="00152FF6">
        <w:rPr>
          <w:i/>
        </w:rPr>
        <w:t>Lonza</w:t>
      </w:r>
      <w:r>
        <w:t xml:space="preserve"> präsentieren sich als die performantesten Aktien des SMI. </w:t>
      </w:r>
      <w:r w:rsidR="00C31D67">
        <w:t>Dies deutet darauf hin, dass diese Aktien im optimalen Portfolio erscheinen könnten.</w:t>
      </w:r>
    </w:p>
    <w:p w14:paraId="4DF93CD2" w14:textId="244C3598" w:rsidR="00BA23B5" w:rsidRDefault="00C31D67" w:rsidP="00BA23B5">
      <w:r>
        <w:t>Diese Erkenntnis lässt die Formulierung einer Hypothese zu</w:t>
      </w:r>
      <w:r w:rsidR="00C11C3C">
        <w:t>;</w:t>
      </w:r>
      <w:r w:rsidR="0032228B">
        <w:t xml:space="preserve"> </w:t>
      </w:r>
      <w:r w:rsidR="00C11C3C">
        <w:t>n</w:t>
      </w:r>
      <w:r w:rsidR="0032228B">
        <w:t xml:space="preserve">ämlich kann eine Aussage dazu gemacht werden, </w:t>
      </w:r>
      <w:r>
        <w:t xml:space="preserve">wie das optimale Portfolio zusammengesetzt sein könnte. </w:t>
      </w:r>
      <w:r w:rsidR="007F456E">
        <w:t xml:space="preserve">Daraus leitet sich die </w:t>
      </w:r>
      <w:r>
        <w:t xml:space="preserve">Hypothese H1 als Ergänzung zur F1 (vgl. Kapitel 1) </w:t>
      </w:r>
      <w:r w:rsidR="007F456E">
        <w:t>ab:</w:t>
      </w:r>
    </w:p>
    <w:p w14:paraId="0D4A8341" w14:textId="2D257755" w:rsidR="00C31D67" w:rsidRDefault="00C31D67" w:rsidP="00C31D67">
      <w:pPr>
        <w:ind w:firstLine="708"/>
      </w:pPr>
      <w:r w:rsidRPr="00C31D67">
        <w:rPr>
          <w:b/>
        </w:rPr>
        <w:t>H1</w:t>
      </w:r>
      <w:r>
        <w:t>: Das optimale Portfolio enthält die Aktientitel Givaudan, Swiss Life und Lonza.</w:t>
      </w:r>
    </w:p>
    <w:p w14:paraId="115FD013" w14:textId="622A724A" w:rsidR="000E7EDD" w:rsidRDefault="000E7EDD" w:rsidP="000E7EDD">
      <w:r>
        <w:t>Die Hypothese H1 soll in Kapitel 4 mit dem tatsächlich berechneten Portfolio verglichen werden. Sind mindestens diese drei Titel im Portfolio enthalten</w:t>
      </w:r>
      <w:r w:rsidR="00BC1D1B">
        <w:t>, wird die Hypothese bestätigt. Ist einer dieser Titel im berechneten Aktienportfolio nicht vorhanden, wird die Hypothese verworfen.</w:t>
      </w:r>
    </w:p>
    <w:p w14:paraId="0D3C7F30" w14:textId="28FAEFCC" w:rsidR="00BA23B5" w:rsidRPr="00BA23B5" w:rsidRDefault="00BA23B5" w:rsidP="00BA23B5">
      <w:pPr>
        <w:pStyle w:val="berschrift2"/>
        <w:numPr>
          <w:ilvl w:val="1"/>
          <w:numId w:val="9"/>
        </w:numPr>
      </w:pPr>
      <w:bookmarkStart w:id="18" w:name="_Toc41393911"/>
      <w:bookmarkEnd w:id="17"/>
      <w:r>
        <w:t>Das methodische Vorgehen</w:t>
      </w:r>
      <w:bookmarkEnd w:id="18"/>
    </w:p>
    <w:p w14:paraId="3B91123B" w14:textId="5228E26F" w:rsidR="00492641" w:rsidRPr="00492641" w:rsidRDefault="009A14D0" w:rsidP="00492641">
      <w:r>
        <w:t xml:space="preserve">Zur Beantwortung der </w:t>
      </w:r>
      <w:r w:rsidR="008C398F">
        <w:t>drei Forschungsfragen F1, F2 und F3</w:t>
      </w:r>
      <w:r w:rsidR="0042524E">
        <w:t xml:space="preserve"> (vgl. Kapitel 1)</w:t>
      </w:r>
      <w:r>
        <w:t xml:space="preserve"> wurden</w:t>
      </w:r>
      <w:r w:rsidR="00492641">
        <w:t xml:space="preserve"> die Daten des SMI seit dem 1. Januar 2010 bis zum 8. Mai 2020 beigezogen. Der Beobachtungszeitraum wurde bewusst auf die letzten zehn Jahre beschränkt, da </w:t>
      </w:r>
      <w:r>
        <w:t>sich der SMI seit 2010 bereits aus 19 der heutigen 20 Aktien zusammensetzt</w:t>
      </w:r>
      <w:r w:rsidR="00492641">
        <w:t xml:space="preserve">. </w:t>
      </w:r>
      <w:r>
        <w:t xml:space="preserve">Die </w:t>
      </w:r>
      <w:r w:rsidR="00492641">
        <w:t>Sika</w:t>
      </w:r>
      <w:r>
        <w:t>-Aktie</w:t>
      </w:r>
      <w:r w:rsidR="00492641">
        <w:t xml:space="preserve"> kam erst 2018 in den Index</w:t>
      </w:r>
      <w:r w:rsidR="00363082">
        <w:t xml:space="preserve"> und </w:t>
      </w:r>
      <w:r w:rsidR="005E19AE">
        <w:t>ist deshalb</w:t>
      </w:r>
      <w:r w:rsidR="00492641">
        <w:t xml:space="preserve"> </w:t>
      </w:r>
      <w:r>
        <w:t>in der Analyse</w:t>
      </w:r>
      <w:r w:rsidR="00492641">
        <w:t xml:space="preserve"> nicht berücksichtigt</w:t>
      </w:r>
      <w:r w:rsidR="005E19AE">
        <w:t xml:space="preserve"> worden</w:t>
      </w:r>
      <w:r w:rsidR="00492641">
        <w:t xml:space="preserve">. </w:t>
      </w:r>
      <w:r>
        <w:t xml:space="preserve">Somit </w:t>
      </w:r>
      <w:r w:rsidR="00363082">
        <w:t>standen für die Untersuchungen alle</w:t>
      </w:r>
      <w:r w:rsidR="00492641">
        <w:t xml:space="preserve"> Aktien aus dem SMI zur Verfügung, die zum 1. Januar 2010 bereits im Index vorhanden waren.</w:t>
      </w:r>
      <w:r w:rsidR="0015602C">
        <w:t xml:space="preserve"> Damit keine der Aktie zu </w:t>
      </w:r>
      <w:r w:rsidR="001C51FF">
        <w:t xml:space="preserve">stark </w:t>
      </w:r>
      <w:r w:rsidR="001F07F3">
        <w:t>dominiert</w:t>
      </w:r>
      <w:r w:rsidR="0015602C">
        <w:t xml:space="preserve">, </w:t>
      </w:r>
      <w:r w:rsidR="001C51FF">
        <w:t>ist</w:t>
      </w:r>
      <w:r w:rsidR="0015602C">
        <w:t xml:space="preserve"> das maximal</w:t>
      </w:r>
      <w:r w:rsidR="001C51FF">
        <w:t>e</w:t>
      </w:r>
      <w:r w:rsidR="0015602C">
        <w:t xml:space="preserve"> Gewicht eines Aktientitels auf 30% beschränkt</w:t>
      </w:r>
      <w:r w:rsidR="001C51FF">
        <w:t xml:space="preserve"> worden</w:t>
      </w:r>
      <w:r w:rsidR="0015602C">
        <w:t>.</w:t>
      </w:r>
    </w:p>
    <w:p w14:paraId="7EFE36D9" w14:textId="5D4DC134" w:rsidR="00F115E1" w:rsidRDefault="00363082" w:rsidP="00F115E1">
      <w:r>
        <w:t xml:space="preserve">Für diese Arbeit sind die im Unterricht besprochenen Inhalte zum Thema </w:t>
      </w:r>
      <w:r w:rsidR="00492641">
        <w:t xml:space="preserve">Portfoliomanagement und </w:t>
      </w:r>
      <w:r w:rsidR="00830EDE">
        <w:t>autoregressive Modelle der gleitenden Mittel (</w:t>
      </w:r>
      <w:r w:rsidR="00492641">
        <w:t>ARIMA</w:t>
      </w:r>
      <w:r w:rsidR="00830EDE">
        <w:t>)</w:t>
      </w:r>
      <w:r w:rsidR="00F115E1">
        <w:t xml:space="preserve"> </w:t>
      </w:r>
      <w:r>
        <w:t>umgesetzt worden</w:t>
      </w:r>
      <w:r w:rsidR="00F115E1">
        <w:t>.</w:t>
      </w:r>
      <w:r>
        <w:t xml:space="preserve"> Erwähnenswert ist, dass </w:t>
      </w:r>
      <w:r w:rsidR="0042524E">
        <w:t>zur Beantwortung von F1: «Wie setzt sich ein optimales Aktienportfolio aus dem SMI zusammen»</w:t>
      </w:r>
      <w:r>
        <w:t xml:space="preserve"> ein alternativer Weg hin zum optimalen</w:t>
      </w:r>
      <w:r w:rsidR="00F115E1">
        <w:t xml:space="preserve"> Portfolio</w:t>
      </w:r>
      <w:r>
        <w:t xml:space="preserve"> als im Unterricht gewählt </w:t>
      </w:r>
      <w:r w:rsidRPr="0004665B">
        <w:t xml:space="preserve">wurde, da dieser </w:t>
      </w:r>
      <w:r w:rsidR="00F115E1" w:rsidRPr="0004665B">
        <w:t>mit mehreren Aktien nicht realisierbar war</w:t>
      </w:r>
      <w:r w:rsidRPr="0004665B">
        <w:t>. Deshalb</w:t>
      </w:r>
      <w:r w:rsidR="00F115E1" w:rsidRPr="0004665B">
        <w:t xml:space="preserve"> wurden die </w:t>
      </w:r>
      <w:r w:rsidRPr="0004665B">
        <w:t xml:space="preserve">beiden </w:t>
      </w:r>
      <w:r w:rsidR="00F115E1" w:rsidRPr="0004665B">
        <w:t>R</w:t>
      </w:r>
      <w:r w:rsidRPr="0004665B">
        <w:t>-</w:t>
      </w:r>
      <w:r w:rsidR="00F115E1" w:rsidRPr="0004665B">
        <w:t xml:space="preserve">Packages </w:t>
      </w:r>
      <w:r w:rsidR="00F115E1" w:rsidRPr="0004665B">
        <w:rPr>
          <w:i/>
        </w:rPr>
        <w:t>Portfolio Analytics</w:t>
      </w:r>
      <w:r w:rsidR="00F115E1">
        <w:t xml:space="preserve"> und </w:t>
      </w:r>
      <w:r w:rsidR="00F115E1" w:rsidRPr="00023553">
        <w:rPr>
          <w:i/>
        </w:rPr>
        <w:t>Performance Analytics</w:t>
      </w:r>
      <w:r w:rsidR="00F115E1">
        <w:t xml:space="preserve"> verwendet. Diese erlauben </w:t>
      </w:r>
      <w:r w:rsidR="0004665B">
        <w:t>mittels bestimmter Beschränkungen</w:t>
      </w:r>
      <w:r w:rsidR="00F115E1">
        <w:t xml:space="preserve"> und Zielsetzungen ein optimales Portfolio zu berechnen.</w:t>
      </w:r>
      <w:r>
        <w:t xml:space="preserve"> Neben der Zusammenstellung des optimalen Portfolios interessiert</w:t>
      </w:r>
      <w:r w:rsidR="0042524E">
        <w:t xml:space="preserve"> </w:t>
      </w:r>
      <w:r>
        <w:t>auch der Wert</w:t>
      </w:r>
      <w:r w:rsidR="00624387">
        <w:t xml:space="preserve">, der </w:t>
      </w:r>
      <w:r>
        <w:t>damit entsteht</w:t>
      </w:r>
      <w:r w:rsidR="00F115E1">
        <w:t xml:space="preserve">. </w:t>
      </w:r>
      <w:r w:rsidR="00624387">
        <w:t xml:space="preserve">Das Portfolio wurde mit einem </w:t>
      </w:r>
      <w:r w:rsidR="00F115E1">
        <w:t xml:space="preserve">Kapital von </w:t>
      </w:r>
      <w:r w:rsidR="00624387">
        <w:t xml:space="preserve">CHF </w:t>
      </w:r>
      <w:r w:rsidR="00F115E1">
        <w:t>10'000.</w:t>
      </w:r>
      <w:r w:rsidR="00624387">
        <w:t>– unter Berücksichtigung</w:t>
      </w:r>
      <w:r w:rsidR="00F115E1">
        <w:t xml:space="preserve"> der Gewichtung in Anzahl Aktien erstellt</w:t>
      </w:r>
      <w:r w:rsidR="00624387">
        <w:t>. Anfang und Ende wurden schliesslich miteinander verglichen.</w:t>
      </w:r>
    </w:p>
    <w:p w14:paraId="6944C804" w14:textId="73147D8F" w:rsidR="00F115E1" w:rsidRDefault="0042524E" w:rsidP="00F115E1">
      <w:r>
        <w:t>Zur Beantwortung von F2: «</w:t>
      </w:r>
      <w:r w:rsidR="00C27935">
        <w:t xml:space="preserve">Wie entwickelt sich der Wert des optimalen Aktienportfolios </w:t>
      </w:r>
      <w:r w:rsidR="00376590">
        <w:t>zukünftig</w:t>
      </w:r>
      <w:r w:rsidR="00C27935">
        <w:t>?</w:t>
      </w:r>
      <w:r>
        <w:t>» wurde mittels</w:t>
      </w:r>
      <w:r w:rsidR="00F115E1">
        <w:t xml:space="preserve"> ARIMA und Forecast </w:t>
      </w:r>
      <w:r w:rsidR="00624387">
        <w:t>der Blick in Richtung Zukunft gelenkt</w:t>
      </w:r>
      <w:r w:rsidR="00F115E1">
        <w:t xml:space="preserve">. </w:t>
      </w:r>
      <w:r w:rsidR="00624387">
        <w:t>Dazu wurde</w:t>
      </w:r>
      <w:r w:rsidR="00F115E1">
        <w:t xml:space="preserve"> ein</w:t>
      </w:r>
      <w:r w:rsidR="00624387">
        <w:t>e</w:t>
      </w:r>
      <w:r w:rsidR="00F115E1">
        <w:t xml:space="preserve"> Risk-Free-Rate von 0 verwendet.</w:t>
      </w:r>
      <w:r w:rsidR="0069079F">
        <w:t xml:space="preserve"> Damit schliesslich auch F3: «</w:t>
      </w:r>
      <w:r w:rsidR="00B85168">
        <w:t>Wie gut ist das berechnete Aktienportfolio im Vergleich zum SMI?</w:t>
      </w:r>
      <w:r w:rsidR="0069079F">
        <w:t>»</w:t>
      </w:r>
      <w:r w:rsidR="00B85168">
        <w:t xml:space="preserve"> beantwortet werden kann, ist ein Vergleich zwischen dem SMI und dem optimalen Portfolio notwendig. Als Referenzwert sind dafür die 50.4% Gewinn des SMI (vgl. Kapitel 3.1) eingesetzt worden.</w:t>
      </w:r>
    </w:p>
    <w:p w14:paraId="0570DD69" w14:textId="038A2DCB" w:rsidR="00884116" w:rsidRPr="00884116" w:rsidRDefault="005B2928" w:rsidP="00F115E1">
      <w:r>
        <w:t xml:space="preserve">Sämtliche Kursdaten des SMI stammen von Yahoo Finance. Bezeichnungen wurden </w:t>
      </w:r>
      <w:r w:rsidR="000C2D86">
        <w:t>mit</w:t>
      </w:r>
      <w:r w:rsidR="006F303F">
        <w:t xml:space="preserve">tels </w:t>
      </w:r>
      <w:r w:rsidR="000C2D86">
        <w:t>dazugehörige</w:t>
      </w:r>
      <w:r w:rsidR="006F303F">
        <w:t>m</w:t>
      </w:r>
      <w:r w:rsidR="000C2D86">
        <w:t xml:space="preserve"> Ticker</w:t>
      </w:r>
      <w:r w:rsidR="000C2D86">
        <w:rPr>
          <w:rStyle w:val="Funotenzeichen"/>
        </w:rPr>
        <w:footnoteReference w:id="5"/>
      </w:r>
      <w:r>
        <w:t xml:space="preserve"> gesucht. </w:t>
      </w:r>
      <w:r w:rsidR="00624387">
        <w:t>Alle Analysen</w:t>
      </w:r>
      <w:r w:rsidR="00F115E1">
        <w:t xml:space="preserve"> wurde</w:t>
      </w:r>
      <w:r w:rsidR="00624387">
        <w:t>n mittels der Programmiersprache</w:t>
      </w:r>
      <w:r w:rsidR="00F115E1">
        <w:t xml:space="preserve"> </w:t>
      </w:r>
      <w:r w:rsidR="00624387">
        <w:t>R in der Entwicklungsumgebung</w:t>
      </w:r>
      <w:r w:rsidR="00F115E1">
        <w:t xml:space="preserve"> R-Studio </w:t>
      </w:r>
      <w:r w:rsidR="00624387">
        <w:t>umgesetzt. F</w:t>
      </w:r>
      <w:r w:rsidR="00F115E1">
        <w:t xml:space="preserve">ür </w:t>
      </w:r>
      <w:r w:rsidR="00624387">
        <w:t>ein besseres Verständnis sind die</w:t>
      </w:r>
      <w:r w:rsidR="00F115E1">
        <w:t xml:space="preserve"> Resultate </w:t>
      </w:r>
      <w:r w:rsidR="00624387">
        <w:t>in entsprechenden Grafiken visualisiert.</w:t>
      </w:r>
    </w:p>
    <w:p w14:paraId="2B437E84" w14:textId="3246E469" w:rsidR="001370F7" w:rsidRDefault="001370F7" w:rsidP="001370F7">
      <w:pPr>
        <w:pStyle w:val="berschrift1"/>
        <w:numPr>
          <w:ilvl w:val="0"/>
          <w:numId w:val="9"/>
        </w:numPr>
      </w:pPr>
      <w:bookmarkStart w:id="19" w:name="_Toc40866361"/>
      <w:bookmarkStart w:id="20" w:name="_Toc41393912"/>
      <w:r>
        <w:t>Ergebnisse</w:t>
      </w:r>
      <w:bookmarkEnd w:id="19"/>
      <w:bookmarkEnd w:id="20"/>
    </w:p>
    <w:p w14:paraId="1052982E" w14:textId="5C0485CF" w:rsidR="00F115E1" w:rsidRDefault="000D168B" w:rsidP="00F115E1">
      <w:pPr>
        <w:spacing w:line="259" w:lineRule="auto"/>
        <w:jc w:val="left"/>
      </w:pPr>
      <w:r>
        <w:t>Mit der Analyse des optimalen Portfolios</w:t>
      </w:r>
      <w:r w:rsidR="00F115E1">
        <w:t xml:space="preserve"> wurde untersucht, welche Aktien zu Beginn des Untersuchungszeitraums hätten gekauft werden sollen, um </w:t>
      </w:r>
      <w:r>
        <w:t>einen</w:t>
      </w:r>
      <w:r w:rsidR="00F115E1">
        <w:t xml:space="preserve"> grösstmöglich</w:t>
      </w:r>
      <w:r>
        <w:t>en</w:t>
      </w:r>
      <w:r w:rsidR="00F115E1">
        <w:t xml:space="preserve"> Gewinn zu erzielen.</w:t>
      </w:r>
      <w:r>
        <w:t xml:space="preserve"> </w:t>
      </w:r>
      <w:r w:rsidR="000A57E3">
        <w:t>Abbildung 6 im Anhang A zeigt die Effizienzkurve und das optimale</w:t>
      </w:r>
      <w:r w:rsidR="00F115E1">
        <w:t xml:space="preserve"> Portfolio. </w:t>
      </w:r>
      <w:r>
        <w:t>Es</w:t>
      </w:r>
      <w:r w:rsidR="000A57E3">
        <w:t xml:space="preserve"> handelt </w:t>
      </w:r>
      <w:r w:rsidR="00F115E1">
        <w:t>sich</w:t>
      </w:r>
      <w:r>
        <w:t xml:space="preserve"> dabei</w:t>
      </w:r>
      <w:r w:rsidR="00F115E1">
        <w:t xml:space="preserve"> um ein Portfolio, welches ein mittleres Risiko und eine mittlere Volatilität </w:t>
      </w:r>
      <w:r w:rsidR="000A57E3">
        <w:t>aufweist</w:t>
      </w:r>
      <w:r w:rsidR="00F115E1">
        <w:t>.</w:t>
      </w:r>
      <w:r w:rsidR="00FF7079">
        <w:t xml:space="preserve"> An dieser Stelle ist zu erwähnen, dass von einem risikoaversen Anleger ausgegangen worden ist. Auf die Berechnung und Darstellung der Indifferenzkurve</w:t>
      </w:r>
      <w:r w:rsidR="006D2437">
        <w:t xml:space="preserve"> (vgl. Kapitel 2.1)</w:t>
      </w:r>
      <w:r w:rsidR="00FF7079">
        <w:t xml:space="preserve"> wurde verzichtet.</w:t>
      </w:r>
      <w:r w:rsidR="00F115E1">
        <w:t xml:space="preserve"> Die </w:t>
      </w:r>
      <w:r>
        <w:t xml:space="preserve">Berechnung der </w:t>
      </w:r>
      <w:r w:rsidR="00F115E1">
        <w:t xml:space="preserve">Sharp Ratio </w:t>
      </w:r>
      <w:r>
        <w:t>hat den Wert</w:t>
      </w:r>
      <w:r w:rsidR="00F115E1">
        <w:t xml:space="preserve"> 0.145</w:t>
      </w:r>
      <w:r w:rsidR="000A57E3">
        <w:t xml:space="preserve"> </w:t>
      </w:r>
      <w:r>
        <w:t>ergeben</w:t>
      </w:r>
      <w:r w:rsidR="00F115E1">
        <w:t>. Auch hier sind die Titel von Givaudan, Lonza und Swiss Life ersichtlich.</w:t>
      </w:r>
      <w:r w:rsidR="000A57E3">
        <w:t xml:space="preserve"> </w:t>
      </w:r>
      <w:r>
        <w:t xml:space="preserve">Die genaue Gewichtung der Aktientitel </w:t>
      </w:r>
      <w:r w:rsidR="0017572B">
        <w:t>ist bis hierher</w:t>
      </w:r>
      <w:r>
        <w:t xml:space="preserve"> noch nicht geklärt</w:t>
      </w:r>
      <w:r w:rsidR="00F115E1">
        <w:t>.</w:t>
      </w:r>
    </w:p>
    <w:p w14:paraId="4BA4E5C4" w14:textId="129E98B8" w:rsidR="00F115E1" w:rsidRDefault="00B6799F" w:rsidP="00F115E1">
      <w:pPr>
        <w:spacing w:line="259" w:lineRule="auto"/>
        <w:jc w:val="left"/>
      </w:pPr>
      <w:r>
        <w:lastRenderedPageBreak/>
        <w:t>Das optimale Portfolio ist schliesslich m</w:t>
      </w:r>
      <w:r w:rsidR="00F115E1">
        <w:t xml:space="preserve">ittels </w:t>
      </w:r>
      <w:r w:rsidR="00585D7E">
        <w:t xml:space="preserve">dem R-Package </w:t>
      </w:r>
      <w:r w:rsidR="00585D7E" w:rsidRPr="00585D7E">
        <w:rPr>
          <w:i/>
        </w:rPr>
        <w:t>Portfolio Analytics</w:t>
      </w:r>
      <w:r w:rsidR="00585D7E">
        <w:t xml:space="preserve"> </w:t>
      </w:r>
      <w:r w:rsidR="00F115E1">
        <w:t>berechnet</w:t>
      </w:r>
      <w:r w:rsidR="00585D7E">
        <w:t xml:space="preserve"> worden</w:t>
      </w:r>
      <w:r w:rsidR="00F115E1">
        <w:t xml:space="preserve">. Wie bereits weiter oben erwähnt, wurde hier bewusst eine Limitierung eines Titels auf 30% festgelegt. Es zeigte sich, dass bei einem zu grossen Wert nur noch ein oder zwei Titel selektiert würden. Zudem wäre ein solches Portfolio nicht breit genug diversifiziert. Das optimale Portfolio enthält die Titel Givaudan (30%), Lonza (30%), Nestle (~20%) und Swiss Life (~20%). </w:t>
      </w:r>
      <w:r w:rsidR="000D168B">
        <w:t xml:space="preserve">Dies bestätigt </w:t>
      </w:r>
      <w:r>
        <w:t xml:space="preserve">die Hypothese </w:t>
      </w:r>
      <w:r w:rsidR="000D168B">
        <w:t>H1</w:t>
      </w:r>
      <w:r>
        <w:t xml:space="preserve"> (vgl. Kapitel 3.1) und beantwortet sogleich die Forschungsfrage F1 (vgl. Kapitel 1)</w:t>
      </w:r>
      <w:r w:rsidR="000D168B">
        <w:t xml:space="preserve">. Das optimale Aktienportfolio enthält die drei </w:t>
      </w:r>
      <w:r w:rsidR="002D128F">
        <w:t>bereits in Abbildung 5 hervorstechende</w:t>
      </w:r>
      <w:r w:rsidR="00AF5293">
        <w:t>n</w:t>
      </w:r>
      <w:r w:rsidR="000D168B">
        <w:t xml:space="preserve"> Aktien:</w:t>
      </w:r>
      <w:r w:rsidR="00F115E1">
        <w:t xml:space="preserve"> Givaudan, Lonza und Swiss</w:t>
      </w:r>
      <w:r w:rsidR="00121CD6">
        <w:t xml:space="preserve"> Life</w:t>
      </w:r>
      <w:r w:rsidR="000D168B">
        <w:t>.</w:t>
      </w:r>
    </w:p>
    <w:p w14:paraId="100F6DDE" w14:textId="06D475DC" w:rsidR="00F115E1" w:rsidRDefault="00F115E1" w:rsidP="00F115E1">
      <w:pPr>
        <w:spacing w:line="259" w:lineRule="auto"/>
        <w:jc w:val="left"/>
      </w:pPr>
      <w:r>
        <w:t xml:space="preserve">Basierend auf diesem </w:t>
      </w:r>
      <w:r w:rsidR="002D128F">
        <w:t xml:space="preserve">Portfolio ist der </w:t>
      </w:r>
      <w:r>
        <w:t xml:space="preserve">kumulierte Ertrag berechnet </w:t>
      </w:r>
      <w:r w:rsidR="002D128F">
        <w:t>worden</w:t>
      </w:r>
      <w:r>
        <w:t xml:space="preserve">. </w:t>
      </w:r>
      <w:r w:rsidR="002D128F">
        <w:t>In Abbildung 7 wird</w:t>
      </w:r>
      <w:r>
        <w:t xml:space="preserve"> ersichtlich, welchen Gewinn </w:t>
      </w:r>
      <w:r w:rsidR="002D128F">
        <w:t>wir mittels des Aktienbündels erzielen konnten</w:t>
      </w:r>
      <w:r>
        <w:t xml:space="preserve">. </w:t>
      </w:r>
      <w:r w:rsidR="002D128F">
        <w:t>Die Berechnung</w:t>
      </w:r>
      <w:r>
        <w:t xml:space="preserve"> ergab, dass </w:t>
      </w:r>
      <w:r w:rsidR="002D128F">
        <w:t>das</w:t>
      </w:r>
      <w:r>
        <w:t xml:space="preserve"> optimale Portfolio </w:t>
      </w:r>
      <w:r w:rsidR="002D128F">
        <w:t>die</w:t>
      </w:r>
      <w:r>
        <w:t xml:space="preserve"> Summe </w:t>
      </w:r>
      <w:r w:rsidR="002D128F">
        <w:t>von CHF 10</w:t>
      </w:r>
      <w:r w:rsidR="007D02B9">
        <w:t>’</w:t>
      </w:r>
      <w:r w:rsidR="002D128F">
        <w:t xml:space="preserve">000.– </w:t>
      </w:r>
      <w:r>
        <w:t xml:space="preserve">mehr als </w:t>
      </w:r>
      <w:r w:rsidR="000C2D86">
        <w:t>verfünffacht</w:t>
      </w:r>
      <w:r>
        <w:t>. Das heisst, aus 10</w:t>
      </w:r>
      <w:r w:rsidR="007D02B9">
        <w:t>’</w:t>
      </w:r>
      <w:r>
        <w:t>000 sind somit</w:t>
      </w:r>
      <w:r w:rsidR="002D128F">
        <w:t xml:space="preserve"> in gut zehn Jahren CHF</w:t>
      </w:r>
      <w:r>
        <w:t xml:space="preserve"> 50</w:t>
      </w:r>
      <w:r w:rsidR="007D02B9">
        <w:t>’</w:t>
      </w:r>
      <w:r>
        <w:t>000</w:t>
      </w:r>
      <w:r w:rsidR="002D128F">
        <w:t>.–</w:t>
      </w:r>
      <w:r>
        <w:t xml:space="preserve"> geworden</w:t>
      </w:r>
      <w:r w:rsidR="000C2D86">
        <w:t xml:space="preserve"> (vgl. Tabelle 1)</w:t>
      </w:r>
      <w:r>
        <w:t>.</w:t>
      </w:r>
    </w:p>
    <w:p w14:paraId="35AE4437" w14:textId="2459B2C8" w:rsidR="009B151E" w:rsidRDefault="00F115E1" w:rsidP="00F115E1">
      <w:pPr>
        <w:spacing w:line="259" w:lineRule="auto"/>
        <w:jc w:val="left"/>
      </w:pPr>
      <w:r>
        <w:t xml:space="preserve">Basierend auf der Gewichtung und dem Aktienkurs am 1. Januar 2010 ergibt </w:t>
      </w:r>
      <w:r w:rsidR="000C2D86">
        <w:t>dies</w:t>
      </w:r>
      <w:r>
        <w:t xml:space="preserve"> für Givaudan fünf Aktien, für Lonza 53 Aktien, für Nestle 58 Aktien und für Swiss Life 19 Aktien. Damit startete unser Depot mit einem Wert von </w:t>
      </w:r>
      <w:r w:rsidR="002D128F">
        <w:t xml:space="preserve">CHF </w:t>
      </w:r>
      <w:r>
        <w:t>10</w:t>
      </w:r>
      <w:r w:rsidR="007D02B9">
        <w:t>’</w:t>
      </w:r>
      <w:r>
        <w:t>190</w:t>
      </w:r>
      <w:r w:rsidR="002D128F">
        <w:t>.–.</w:t>
      </w:r>
      <w:r>
        <w:t xml:space="preserve"> </w:t>
      </w:r>
      <w:r w:rsidR="002D128F">
        <w:t>Das festgelegte Kapitel von CHF 10</w:t>
      </w:r>
      <w:r w:rsidR="007D02B9">
        <w:t>’</w:t>
      </w:r>
      <w:r w:rsidR="002D128F">
        <w:t>000.– ist damit vollständig</w:t>
      </w:r>
      <w:r>
        <w:t xml:space="preserve"> investiert</w:t>
      </w:r>
      <w:r w:rsidR="002D128F">
        <w:t xml:space="preserve"> worden</w:t>
      </w:r>
      <w:r>
        <w:t xml:space="preserve">. Die </w:t>
      </w:r>
      <w:r w:rsidR="002D128F">
        <w:t>CHF 190.–, die den definierten Betrag übersteigen, stammen</w:t>
      </w:r>
      <w:r>
        <w:t xml:space="preserve"> von </w:t>
      </w:r>
      <w:r w:rsidR="004D7ABE">
        <w:t>Rundungsdifferenzen,</w:t>
      </w:r>
      <w:r>
        <w:t xml:space="preserve"> </w:t>
      </w:r>
      <w:r w:rsidR="007D02B9">
        <w:t>die zu</w:t>
      </w:r>
      <w:r w:rsidR="000C2D86">
        <w:t xml:space="preserve"> eine</w:t>
      </w:r>
      <w:r w:rsidR="007D02B9">
        <w:t>r</w:t>
      </w:r>
      <w:r w:rsidR="000C2D86">
        <w:t xml:space="preserve"> ganzzahlige Zahl an Aktien </w:t>
      </w:r>
      <w:r w:rsidR="004D7ABE">
        <w:t>führen</w:t>
      </w:r>
      <w:r>
        <w:t xml:space="preserve">. </w:t>
      </w:r>
      <w:r w:rsidR="002D128F">
        <w:t xml:space="preserve">Folglich </w:t>
      </w:r>
      <w:r w:rsidR="004D7ABE">
        <w:t>muss</w:t>
      </w:r>
      <w:r w:rsidR="002D128F">
        <w:t xml:space="preserve"> für das optimale Portfolio mehr</w:t>
      </w:r>
      <w:r>
        <w:t xml:space="preserve"> als </w:t>
      </w:r>
      <w:r w:rsidR="002D128F">
        <w:t>zunächst festgelegt investiert werden</w:t>
      </w:r>
      <w:r>
        <w:t>. Anhand der Anzahl Aktien kann nun auch der aktuelle Wert berechnet werden.</w:t>
      </w:r>
      <w:r w:rsidR="009B151E">
        <w:t xml:space="preserve"> Dies kann dazu führen, dass die maximale Gewichtung von 30% beim Start überschritten wird.</w:t>
      </w:r>
    </w:p>
    <w:p w14:paraId="3AF69313" w14:textId="1D07716B" w:rsidR="00F115E1" w:rsidRDefault="00F115E1" w:rsidP="00F115E1">
      <w:pPr>
        <w:spacing w:line="259" w:lineRule="auto"/>
        <w:jc w:val="left"/>
      </w:pPr>
      <w:r>
        <w:t>Aktuell hätte unser optimales Portfolio einen Wert von</w:t>
      </w:r>
      <w:r w:rsidR="002D128F">
        <w:t xml:space="preserve"> CHF</w:t>
      </w:r>
      <w:r>
        <w:t xml:space="preserve"> 53</w:t>
      </w:r>
      <w:r w:rsidR="00143687">
        <w:t>’</w:t>
      </w:r>
      <w:r>
        <w:t>092</w:t>
      </w:r>
      <w:r w:rsidR="002D128F">
        <w:t>.–</w:t>
      </w:r>
      <w:r>
        <w:t xml:space="preserve">. </w:t>
      </w:r>
      <w:r w:rsidR="002D128F">
        <w:t>Der</w:t>
      </w:r>
      <w:r>
        <w:t xml:space="preserve"> Portfolio</w:t>
      </w:r>
      <w:r w:rsidR="002D128F">
        <w:t>wert</w:t>
      </w:r>
      <w:r>
        <w:t xml:space="preserve"> hat somit um stattliche 420% Prozent zugelegt (vgl. Tabelle 1).</w:t>
      </w:r>
    </w:p>
    <w:tbl>
      <w:tblPr>
        <w:tblStyle w:val="Tabellenraster"/>
        <w:tblW w:w="0" w:type="auto"/>
        <w:tblLook w:val="04A0" w:firstRow="1" w:lastRow="0" w:firstColumn="1" w:lastColumn="0" w:noHBand="0" w:noVBand="1"/>
      </w:tblPr>
      <w:tblGrid>
        <w:gridCol w:w="1812"/>
        <w:gridCol w:w="1812"/>
        <w:gridCol w:w="1812"/>
        <w:gridCol w:w="1812"/>
        <w:gridCol w:w="1812"/>
      </w:tblGrid>
      <w:tr w:rsidR="00F115E1" w14:paraId="298CB863" w14:textId="77777777" w:rsidTr="007B2836">
        <w:tc>
          <w:tcPr>
            <w:tcW w:w="1812" w:type="dxa"/>
            <w:shd w:val="clear" w:color="auto" w:fill="D9D9D9" w:themeFill="background1" w:themeFillShade="D9"/>
          </w:tcPr>
          <w:p w14:paraId="207506F0" w14:textId="77777777" w:rsidR="00F115E1" w:rsidRPr="001468DA" w:rsidRDefault="00F115E1" w:rsidP="007B2836">
            <w:pPr>
              <w:spacing w:line="259" w:lineRule="auto"/>
              <w:jc w:val="left"/>
              <w:rPr>
                <w:b/>
                <w:bCs/>
              </w:rPr>
            </w:pPr>
            <w:r w:rsidRPr="001468DA">
              <w:rPr>
                <w:b/>
                <w:bCs/>
              </w:rPr>
              <w:t>Titel</w:t>
            </w:r>
          </w:p>
        </w:tc>
        <w:tc>
          <w:tcPr>
            <w:tcW w:w="1812" w:type="dxa"/>
            <w:shd w:val="clear" w:color="auto" w:fill="D9D9D9" w:themeFill="background1" w:themeFillShade="D9"/>
          </w:tcPr>
          <w:p w14:paraId="4497E028" w14:textId="77777777" w:rsidR="00F115E1" w:rsidRPr="001468DA" w:rsidRDefault="00F115E1" w:rsidP="007B2836">
            <w:pPr>
              <w:spacing w:line="259" w:lineRule="auto"/>
              <w:jc w:val="left"/>
              <w:rPr>
                <w:b/>
                <w:bCs/>
              </w:rPr>
            </w:pPr>
            <w:r w:rsidRPr="001468DA">
              <w:rPr>
                <w:b/>
                <w:bCs/>
              </w:rPr>
              <w:t>Gewichtung</w:t>
            </w:r>
          </w:p>
        </w:tc>
        <w:tc>
          <w:tcPr>
            <w:tcW w:w="1812" w:type="dxa"/>
            <w:shd w:val="clear" w:color="auto" w:fill="D9D9D9" w:themeFill="background1" w:themeFillShade="D9"/>
          </w:tcPr>
          <w:p w14:paraId="117F3680" w14:textId="77777777" w:rsidR="00F115E1" w:rsidRPr="001468DA" w:rsidRDefault="00F115E1" w:rsidP="007B2836">
            <w:pPr>
              <w:spacing w:line="259" w:lineRule="auto"/>
              <w:jc w:val="left"/>
              <w:rPr>
                <w:b/>
                <w:bCs/>
              </w:rPr>
            </w:pPr>
            <w:r w:rsidRPr="001468DA">
              <w:rPr>
                <w:b/>
                <w:bCs/>
              </w:rPr>
              <w:t>Anzahl Aktien</w:t>
            </w:r>
          </w:p>
        </w:tc>
        <w:tc>
          <w:tcPr>
            <w:tcW w:w="1812" w:type="dxa"/>
            <w:shd w:val="clear" w:color="auto" w:fill="D9D9D9" w:themeFill="background1" w:themeFillShade="D9"/>
          </w:tcPr>
          <w:p w14:paraId="585A896A" w14:textId="77777777" w:rsidR="00F115E1" w:rsidRPr="001468DA" w:rsidRDefault="00F115E1" w:rsidP="007B2836">
            <w:pPr>
              <w:spacing w:line="259" w:lineRule="auto"/>
              <w:jc w:val="left"/>
              <w:rPr>
                <w:b/>
                <w:bCs/>
              </w:rPr>
            </w:pPr>
            <w:r w:rsidRPr="001468DA">
              <w:rPr>
                <w:b/>
                <w:bCs/>
              </w:rPr>
              <w:t>Kaufwert</w:t>
            </w:r>
          </w:p>
        </w:tc>
        <w:tc>
          <w:tcPr>
            <w:tcW w:w="1812" w:type="dxa"/>
            <w:shd w:val="clear" w:color="auto" w:fill="D9D9D9" w:themeFill="background1" w:themeFillShade="D9"/>
          </w:tcPr>
          <w:p w14:paraId="24569B33" w14:textId="77777777" w:rsidR="00F115E1" w:rsidRPr="001468DA" w:rsidRDefault="00F115E1" w:rsidP="007B2836">
            <w:pPr>
              <w:spacing w:line="259" w:lineRule="auto"/>
              <w:jc w:val="left"/>
              <w:rPr>
                <w:b/>
                <w:bCs/>
              </w:rPr>
            </w:pPr>
            <w:r w:rsidRPr="001468DA">
              <w:rPr>
                <w:b/>
                <w:bCs/>
              </w:rPr>
              <w:t>Aktueller Wert</w:t>
            </w:r>
          </w:p>
        </w:tc>
      </w:tr>
      <w:tr w:rsidR="00F115E1" w14:paraId="1C934B2E" w14:textId="77777777" w:rsidTr="007B2836">
        <w:tc>
          <w:tcPr>
            <w:tcW w:w="1812" w:type="dxa"/>
          </w:tcPr>
          <w:p w14:paraId="168A8509" w14:textId="77777777" w:rsidR="00F115E1" w:rsidRDefault="00F115E1" w:rsidP="007B2836">
            <w:pPr>
              <w:spacing w:line="259" w:lineRule="auto"/>
              <w:jc w:val="left"/>
            </w:pPr>
            <w:r>
              <w:t>Givaudan</w:t>
            </w:r>
          </w:p>
        </w:tc>
        <w:tc>
          <w:tcPr>
            <w:tcW w:w="1812" w:type="dxa"/>
          </w:tcPr>
          <w:p w14:paraId="5B1E604B" w14:textId="77777777" w:rsidR="00F115E1" w:rsidRDefault="00F115E1" w:rsidP="007B2836">
            <w:pPr>
              <w:spacing w:line="259" w:lineRule="auto"/>
              <w:jc w:val="left"/>
            </w:pPr>
            <w:r>
              <w:t>30.9</w:t>
            </w:r>
          </w:p>
        </w:tc>
        <w:tc>
          <w:tcPr>
            <w:tcW w:w="1812" w:type="dxa"/>
          </w:tcPr>
          <w:p w14:paraId="3760F5AA" w14:textId="77777777" w:rsidR="00F115E1" w:rsidRDefault="00F115E1" w:rsidP="007B2836">
            <w:pPr>
              <w:spacing w:line="259" w:lineRule="auto"/>
              <w:jc w:val="left"/>
            </w:pPr>
            <w:r>
              <w:t>5</w:t>
            </w:r>
          </w:p>
        </w:tc>
        <w:tc>
          <w:tcPr>
            <w:tcW w:w="1812" w:type="dxa"/>
          </w:tcPr>
          <w:p w14:paraId="1DBD3B20" w14:textId="77777777" w:rsidR="00F115E1" w:rsidRDefault="00F115E1" w:rsidP="007B2836">
            <w:pPr>
              <w:spacing w:line="259" w:lineRule="auto"/>
              <w:jc w:val="right"/>
            </w:pPr>
            <w:r>
              <w:t>3'146.36</w:t>
            </w:r>
          </w:p>
        </w:tc>
        <w:tc>
          <w:tcPr>
            <w:tcW w:w="1812" w:type="dxa"/>
          </w:tcPr>
          <w:p w14:paraId="7F91EF39" w14:textId="77777777" w:rsidR="00F115E1" w:rsidRDefault="00F115E1" w:rsidP="007B2836">
            <w:pPr>
              <w:spacing w:line="259" w:lineRule="auto"/>
              <w:jc w:val="right"/>
            </w:pPr>
            <w:r>
              <w:t>16'610.00</w:t>
            </w:r>
          </w:p>
        </w:tc>
      </w:tr>
      <w:tr w:rsidR="00F115E1" w14:paraId="2CFA8A2F" w14:textId="77777777" w:rsidTr="007B2836">
        <w:tc>
          <w:tcPr>
            <w:tcW w:w="1812" w:type="dxa"/>
            <w:tcBorders>
              <w:bottom w:val="single" w:sz="4" w:space="0" w:color="auto"/>
            </w:tcBorders>
          </w:tcPr>
          <w:p w14:paraId="59B7E5B9" w14:textId="77777777" w:rsidR="00F115E1" w:rsidRDefault="00F115E1" w:rsidP="007B2836">
            <w:pPr>
              <w:spacing w:line="259" w:lineRule="auto"/>
              <w:jc w:val="left"/>
            </w:pPr>
            <w:r>
              <w:t>Lonza</w:t>
            </w:r>
          </w:p>
        </w:tc>
        <w:tc>
          <w:tcPr>
            <w:tcW w:w="1812" w:type="dxa"/>
            <w:tcBorders>
              <w:bottom w:val="single" w:sz="4" w:space="0" w:color="auto"/>
            </w:tcBorders>
          </w:tcPr>
          <w:p w14:paraId="7EF4C504" w14:textId="77777777" w:rsidR="00F115E1" w:rsidRDefault="00F115E1" w:rsidP="007B2836">
            <w:pPr>
              <w:spacing w:line="259" w:lineRule="auto"/>
              <w:jc w:val="left"/>
            </w:pPr>
            <w:r>
              <w:t>29.4</w:t>
            </w:r>
          </w:p>
        </w:tc>
        <w:tc>
          <w:tcPr>
            <w:tcW w:w="1812" w:type="dxa"/>
            <w:tcBorders>
              <w:bottom w:val="single" w:sz="4" w:space="0" w:color="auto"/>
            </w:tcBorders>
          </w:tcPr>
          <w:p w14:paraId="0F37305A" w14:textId="77777777" w:rsidR="00F115E1" w:rsidRDefault="00F115E1" w:rsidP="007B2836">
            <w:pPr>
              <w:spacing w:line="259" w:lineRule="auto"/>
              <w:jc w:val="left"/>
            </w:pPr>
            <w:r>
              <w:t>53</w:t>
            </w:r>
          </w:p>
        </w:tc>
        <w:tc>
          <w:tcPr>
            <w:tcW w:w="1812" w:type="dxa"/>
            <w:tcBorders>
              <w:bottom w:val="single" w:sz="4" w:space="0" w:color="auto"/>
            </w:tcBorders>
          </w:tcPr>
          <w:p w14:paraId="5346B6F3" w14:textId="77777777" w:rsidR="00F115E1" w:rsidRDefault="00F115E1" w:rsidP="007B2836">
            <w:pPr>
              <w:spacing w:line="259" w:lineRule="auto"/>
              <w:jc w:val="right"/>
            </w:pPr>
            <w:r>
              <w:t>2’997.75</w:t>
            </w:r>
          </w:p>
        </w:tc>
        <w:tc>
          <w:tcPr>
            <w:tcW w:w="1812" w:type="dxa"/>
            <w:tcBorders>
              <w:bottom w:val="single" w:sz="4" w:space="0" w:color="auto"/>
            </w:tcBorders>
          </w:tcPr>
          <w:p w14:paraId="5AE56257" w14:textId="77777777" w:rsidR="00F115E1" w:rsidRDefault="00F115E1" w:rsidP="007B2836">
            <w:pPr>
              <w:spacing w:line="259" w:lineRule="auto"/>
              <w:jc w:val="right"/>
            </w:pPr>
            <w:r>
              <w:t>23’627.00</w:t>
            </w:r>
          </w:p>
        </w:tc>
      </w:tr>
      <w:tr w:rsidR="00F115E1" w14:paraId="563782A3" w14:textId="77777777" w:rsidTr="007B2836">
        <w:tc>
          <w:tcPr>
            <w:tcW w:w="1812" w:type="dxa"/>
            <w:tcBorders>
              <w:bottom w:val="single" w:sz="4" w:space="0" w:color="auto"/>
            </w:tcBorders>
          </w:tcPr>
          <w:p w14:paraId="2293FA1A" w14:textId="77777777" w:rsidR="00F115E1" w:rsidRDefault="00F115E1" w:rsidP="007B2836">
            <w:pPr>
              <w:spacing w:line="259" w:lineRule="auto"/>
              <w:jc w:val="left"/>
            </w:pPr>
            <w:r>
              <w:t>Nestle</w:t>
            </w:r>
          </w:p>
        </w:tc>
        <w:tc>
          <w:tcPr>
            <w:tcW w:w="1812" w:type="dxa"/>
            <w:tcBorders>
              <w:bottom w:val="single" w:sz="4" w:space="0" w:color="auto"/>
            </w:tcBorders>
          </w:tcPr>
          <w:p w14:paraId="21EE86CC" w14:textId="77777777" w:rsidR="00F115E1" w:rsidRDefault="00F115E1" w:rsidP="007B2836">
            <w:pPr>
              <w:spacing w:line="259" w:lineRule="auto"/>
              <w:jc w:val="left"/>
            </w:pPr>
            <w:r>
              <w:t>20.0</w:t>
            </w:r>
          </w:p>
        </w:tc>
        <w:tc>
          <w:tcPr>
            <w:tcW w:w="1812" w:type="dxa"/>
            <w:tcBorders>
              <w:bottom w:val="single" w:sz="4" w:space="0" w:color="auto"/>
            </w:tcBorders>
          </w:tcPr>
          <w:p w14:paraId="56B6014C" w14:textId="77777777" w:rsidR="00F115E1" w:rsidRDefault="00F115E1" w:rsidP="007B2836">
            <w:pPr>
              <w:spacing w:line="259" w:lineRule="auto"/>
              <w:jc w:val="left"/>
            </w:pPr>
            <w:r>
              <w:t>59</w:t>
            </w:r>
          </w:p>
        </w:tc>
        <w:tc>
          <w:tcPr>
            <w:tcW w:w="1812" w:type="dxa"/>
            <w:tcBorders>
              <w:bottom w:val="single" w:sz="4" w:space="0" w:color="auto"/>
            </w:tcBorders>
          </w:tcPr>
          <w:p w14:paraId="1F5C9B80" w14:textId="77777777" w:rsidR="00F115E1" w:rsidRDefault="00F115E1" w:rsidP="007B2836">
            <w:pPr>
              <w:spacing w:line="259" w:lineRule="auto"/>
              <w:jc w:val="right"/>
            </w:pPr>
            <w:r>
              <w:t>2’038.15</w:t>
            </w:r>
          </w:p>
        </w:tc>
        <w:tc>
          <w:tcPr>
            <w:tcW w:w="1812" w:type="dxa"/>
            <w:tcBorders>
              <w:bottom w:val="single" w:sz="4" w:space="0" w:color="auto"/>
            </w:tcBorders>
          </w:tcPr>
          <w:p w14:paraId="3EC63DA4" w14:textId="77777777" w:rsidR="00F115E1" w:rsidRDefault="00F115E1" w:rsidP="007B2836">
            <w:pPr>
              <w:spacing w:line="259" w:lineRule="auto"/>
              <w:jc w:val="right"/>
            </w:pPr>
            <w:r>
              <w:t>6’195.00</w:t>
            </w:r>
          </w:p>
        </w:tc>
      </w:tr>
      <w:tr w:rsidR="00F115E1" w14:paraId="3DA87FEB" w14:textId="77777777" w:rsidTr="007B2836">
        <w:tc>
          <w:tcPr>
            <w:tcW w:w="1812" w:type="dxa"/>
            <w:tcBorders>
              <w:top w:val="single" w:sz="4" w:space="0" w:color="auto"/>
              <w:left w:val="single" w:sz="4" w:space="0" w:color="auto"/>
              <w:bottom w:val="single" w:sz="18" w:space="0" w:color="auto"/>
              <w:right w:val="single" w:sz="4" w:space="0" w:color="auto"/>
            </w:tcBorders>
          </w:tcPr>
          <w:p w14:paraId="2A9B7AB0" w14:textId="77777777" w:rsidR="00F115E1" w:rsidRDefault="00F115E1" w:rsidP="007B2836">
            <w:pPr>
              <w:spacing w:line="259" w:lineRule="auto"/>
              <w:jc w:val="left"/>
            </w:pPr>
            <w:r>
              <w:t>Swiss Life</w:t>
            </w:r>
          </w:p>
        </w:tc>
        <w:tc>
          <w:tcPr>
            <w:tcW w:w="1812" w:type="dxa"/>
            <w:tcBorders>
              <w:top w:val="single" w:sz="4" w:space="0" w:color="auto"/>
              <w:left w:val="single" w:sz="4" w:space="0" w:color="auto"/>
              <w:bottom w:val="single" w:sz="18" w:space="0" w:color="auto"/>
              <w:right w:val="single" w:sz="4" w:space="0" w:color="auto"/>
            </w:tcBorders>
          </w:tcPr>
          <w:p w14:paraId="29BE72C1" w14:textId="77777777" w:rsidR="00F115E1" w:rsidRDefault="00F115E1" w:rsidP="007B2836">
            <w:pPr>
              <w:spacing w:line="259" w:lineRule="auto"/>
              <w:jc w:val="left"/>
            </w:pPr>
            <w:r>
              <w:t>19.7</w:t>
            </w:r>
          </w:p>
        </w:tc>
        <w:tc>
          <w:tcPr>
            <w:tcW w:w="1812" w:type="dxa"/>
            <w:tcBorders>
              <w:top w:val="single" w:sz="4" w:space="0" w:color="auto"/>
              <w:left w:val="single" w:sz="4" w:space="0" w:color="auto"/>
              <w:bottom w:val="single" w:sz="18" w:space="0" w:color="auto"/>
              <w:right w:val="single" w:sz="4" w:space="0" w:color="auto"/>
            </w:tcBorders>
          </w:tcPr>
          <w:p w14:paraId="0A450E2A" w14:textId="77777777" w:rsidR="00F115E1" w:rsidRDefault="00F115E1" w:rsidP="007B2836">
            <w:pPr>
              <w:spacing w:line="259" w:lineRule="auto"/>
              <w:jc w:val="left"/>
            </w:pPr>
            <w:r>
              <w:t>20</w:t>
            </w:r>
          </w:p>
        </w:tc>
        <w:tc>
          <w:tcPr>
            <w:tcW w:w="1812" w:type="dxa"/>
            <w:tcBorders>
              <w:top w:val="single" w:sz="4" w:space="0" w:color="auto"/>
              <w:left w:val="single" w:sz="4" w:space="0" w:color="auto"/>
              <w:bottom w:val="single" w:sz="18" w:space="0" w:color="auto"/>
              <w:right w:val="single" w:sz="4" w:space="0" w:color="auto"/>
            </w:tcBorders>
          </w:tcPr>
          <w:p w14:paraId="163D0FA4" w14:textId="77777777" w:rsidR="00F115E1" w:rsidRDefault="00F115E1" w:rsidP="007B2836">
            <w:pPr>
              <w:spacing w:line="259" w:lineRule="auto"/>
              <w:jc w:val="right"/>
            </w:pPr>
            <w:r>
              <w:t>2’003.82</w:t>
            </w:r>
          </w:p>
        </w:tc>
        <w:tc>
          <w:tcPr>
            <w:tcW w:w="1812" w:type="dxa"/>
            <w:tcBorders>
              <w:top w:val="single" w:sz="4" w:space="0" w:color="auto"/>
              <w:left w:val="single" w:sz="4" w:space="0" w:color="auto"/>
              <w:bottom w:val="single" w:sz="18" w:space="0" w:color="auto"/>
              <w:right w:val="single" w:sz="4" w:space="0" w:color="auto"/>
            </w:tcBorders>
          </w:tcPr>
          <w:p w14:paraId="3F8DCAC3" w14:textId="77777777" w:rsidR="00F115E1" w:rsidRDefault="00F115E1" w:rsidP="007B2836">
            <w:pPr>
              <w:spacing w:line="259" w:lineRule="auto"/>
              <w:jc w:val="right"/>
            </w:pPr>
            <w:r>
              <w:t>6’660.00</w:t>
            </w:r>
          </w:p>
        </w:tc>
      </w:tr>
      <w:tr w:rsidR="00F115E1" w14:paraId="74A26467" w14:textId="77777777" w:rsidTr="007B2836">
        <w:tc>
          <w:tcPr>
            <w:tcW w:w="1812" w:type="dxa"/>
            <w:tcBorders>
              <w:top w:val="single" w:sz="18" w:space="0" w:color="auto"/>
            </w:tcBorders>
          </w:tcPr>
          <w:p w14:paraId="0440357D" w14:textId="77777777" w:rsidR="00F115E1" w:rsidRPr="001468DA" w:rsidRDefault="00F115E1" w:rsidP="007B2836">
            <w:pPr>
              <w:spacing w:line="259" w:lineRule="auto"/>
              <w:jc w:val="left"/>
              <w:rPr>
                <w:b/>
                <w:bCs/>
              </w:rPr>
            </w:pPr>
            <w:r w:rsidRPr="001468DA">
              <w:rPr>
                <w:b/>
                <w:bCs/>
              </w:rPr>
              <w:t>Total</w:t>
            </w:r>
          </w:p>
        </w:tc>
        <w:tc>
          <w:tcPr>
            <w:tcW w:w="1812" w:type="dxa"/>
            <w:tcBorders>
              <w:top w:val="single" w:sz="18" w:space="0" w:color="auto"/>
            </w:tcBorders>
          </w:tcPr>
          <w:p w14:paraId="2E50AB18" w14:textId="77777777" w:rsidR="00F115E1" w:rsidRPr="001468DA" w:rsidRDefault="00F115E1" w:rsidP="007B2836">
            <w:pPr>
              <w:spacing w:line="259" w:lineRule="auto"/>
              <w:jc w:val="left"/>
              <w:rPr>
                <w:b/>
                <w:bCs/>
              </w:rPr>
            </w:pPr>
            <w:r>
              <w:rPr>
                <w:b/>
                <w:bCs/>
              </w:rPr>
              <w:t>100%</w:t>
            </w:r>
          </w:p>
        </w:tc>
        <w:tc>
          <w:tcPr>
            <w:tcW w:w="1812" w:type="dxa"/>
            <w:tcBorders>
              <w:top w:val="single" w:sz="18" w:space="0" w:color="auto"/>
            </w:tcBorders>
          </w:tcPr>
          <w:p w14:paraId="67C07169" w14:textId="2B07FB9B" w:rsidR="00F115E1" w:rsidRPr="001468DA" w:rsidRDefault="00F115E1" w:rsidP="007B2836">
            <w:pPr>
              <w:spacing w:line="259" w:lineRule="auto"/>
              <w:jc w:val="left"/>
              <w:rPr>
                <w:b/>
                <w:bCs/>
              </w:rPr>
            </w:pPr>
            <w:r>
              <w:rPr>
                <w:b/>
                <w:bCs/>
              </w:rPr>
              <w:t>13</w:t>
            </w:r>
            <w:r w:rsidR="00F51530">
              <w:rPr>
                <w:b/>
                <w:bCs/>
              </w:rPr>
              <w:t>7</w:t>
            </w:r>
          </w:p>
        </w:tc>
        <w:tc>
          <w:tcPr>
            <w:tcW w:w="1812" w:type="dxa"/>
            <w:tcBorders>
              <w:top w:val="single" w:sz="18" w:space="0" w:color="auto"/>
            </w:tcBorders>
          </w:tcPr>
          <w:p w14:paraId="5CCBC41A" w14:textId="77777777" w:rsidR="00F115E1" w:rsidRPr="001468DA" w:rsidRDefault="00F115E1" w:rsidP="007B2836">
            <w:pPr>
              <w:spacing w:line="259" w:lineRule="auto"/>
              <w:jc w:val="right"/>
              <w:rPr>
                <w:b/>
                <w:bCs/>
              </w:rPr>
            </w:pPr>
            <w:r>
              <w:rPr>
                <w:b/>
                <w:bCs/>
              </w:rPr>
              <w:t>10'190.08</w:t>
            </w:r>
          </w:p>
        </w:tc>
        <w:tc>
          <w:tcPr>
            <w:tcW w:w="1812" w:type="dxa"/>
            <w:tcBorders>
              <w:top w:val="single" w:sz="18" w:space="0" w:color="auto"/>
            </w:tcBorders>
          </w:tcPr>
          <w:p w14:paraId="102EF60F" w14:textId="77777777" w:rsidR="00F115E1" w:rsidRPr="001468DA" w:rsidRDefault="00F115E1" w:rsidP="007B2836">
            <w:pPr>
              <w:spacing w:line="259" w:lineRule="auto"/>
              <w:jc w:val="right"/>
              <w:rPr>
                <w:b/>
                <w:bCs/>
              </w:rPr>
            </w:pPr>
            <w:r>
              <w:rPr>
                <w:b/>
                <w:bCs/>
              </w:rPr>
              <w:t>53’092</w:t>
            </w:r>
            <w:r w:rsidRPr="001468DA">
              <w:rPr>
                <w:b/>
                <w:bCs/>
              </w:rPr>
              <w:t>.00</w:t>
            </w:r>
          </w:p>
        </w:tc>
      </w:tr>
    </w:tbl>
    <w:p w14:paraId="14F2C426" w14:textId="683EDDB6" w:rsidR="00F115E1" w:rsidRDefault="00F115E1" w:rsidP="00F115E1">
      <w:pPr>
        <w:pStyle w:val="Beschriftung"/>
      </w:pPr>
      <w:bookmarkStart w:id="21" w:name="_Toc41393931"/>
      <w:r>
        <w:t xml:space="preserve">Tabelle </w:t>
      </w:r>
      <w:r w:rsidR="006458A5">
        <w:fldChar w:fldCharType="begin"/>
      </w:r>
      <w:r w:rsidR="006458A5">
        <w:instrText xml:space="preserve"> SEQ Tabelle \* ARABIC </w:instrText>
      </w:r>
      <w:r w:rsidR="006458A5">
        <w:fldChar w:fldCharType="separate"/>
      </w:r>
      <w:r w:rsidR="002803A6">
        <w:rPr>
          <w:noProof/>
        </w:rPr>
        <w:t>1</w:t>
      </w:r>
      <w:r w:rsidR="006458A5">
        <w:rPr>
          <w:noProof/>
        </w:rPr>
        <w:fldChar w:fldCharType="end"/>
      </w:r>
      <w:r>
        <w:t xml:space="preserve">: Das </w:t>
      </w:r>
      <w:r w:rsidR="002C6F38">
        <w:t>optimale Portfolio</w:t>
      </w:r>
      <w:bookmarkEnd w:id="21"/>
    </w:p>
    <w:p w14:paraId="405B9BAE" w14:textId="089218F3" w:rsidR="00F115E1" w:rsidRDefault="00F115E1" w:rsidP="00F115E1">
      <w:pPr>
        <w:spacing w:line="259" w:lineRule="auto"/>
        <w:jc w:val="left"/>
      </w:pPr>
      <w:r>
        <w:t xml:space="preserve">Der kumulierte Ertrag wurde mit der partiellen Autokorrelationsfunktion und der Autokorrelationsfunktion verglichen. Dabei zeigte sich, dass </w:t>
      </w:r>
      <w:r w:rsidR="005553D7">
        <w:t xml:space="preserve">der Wert mit </w:t>
      </w:r>
      <w:r>
        <w:t>der partiellen Autokorrelationsfunktion</w:t>
      </w:r>
      <w:r w:rsidR="005553D7">
        <w:t xml:space="preserve"> (PACF)</w:t>
      </w:r>
      <w:r>
        <w:t xml:space="preserve"> nach ungefähr Lag 7 auf 0 fällt. Somit handelt es sich um ein </w:t>
      </w:r>
      <w:r w:rsidR="009D11AC">
        <w:t>a</w:t>
      </w:r>
      <w:r>
        <w:t xml:space="preserve">utoregressives Modell (vgl. Abbildung </w:t>
      </w:r>
      <w:r w:rsidR="00231C38">
        <w:t>9</w:t>
      </w:r>
      <w:r>
        <w:t xml:space="preserve">). Diese Information wurde </w:t>
      </w:r>
      <w:r w:rsidR="009D11AC">
        <w:t>in die</w:t>
      </w:r>
      <w:r>
        <w:t xml:space="preserve"> </w:t>
      </w:r>
      <w:r w:rsidR="009D11AC">
        <w:t>ARIMA-</w:t>
      </w:r>
      <w:r>
        <w:t xml:space="preserve">Funktion übernommen und mittels </w:t>
      </w:r>
      <w:proofErr w:type="gramStart"/>
      <w:r>
        <w:t>AR(</w:t>
      </w:r>
      <w:proofErr w:type="gramEnd"/>
      <w:r>
        <w:t xml:space="preserve">7) </w:t>
      </w:r>
      <w:r w:rsidR="009D11AC">
        <w:t>berechnet</w:t>
      </w:r>
      <w:r w:rsidR="004E7F18">
        <w:t>, wodurch ein noch</w:t>
      </w:r>
      <w:r>
        <w:t xml:space="preserve"> genauerer Forecast berechnet werden</w:t>
      </w:r>
      <w:r w:rsidR="004E7F18">
        <w:t xml:space="preserve"> </w:t>
      </w:r>
      <w:r w:rsidR="00F67CE9">
        <w:t>konnte</w:t>
      </w:r>
      <w:r>
        <w:t>. Bei den R</w:t>
      </w:r>
      <w:r w:rsidR="009D11AC">
        <w:t>e</w:t>
      </w:r>
      <w:r>
        <w:t>s</w:t>
      </w:r>
      <w:r w:rsidR="009D11AC">
        <w:t>i</w:t>
      </w:r>
      <w:r>
        <w:t>d</w:t>
      </w:r>
      <w:r w:rsidR="009D11AC">
        <w:t>u</w:t>
      </w:r>
      <w:r>
        <w:t>en zeig</w:t>
      </w:r>
      <w:r w:rsidR="009154F3">
        <w:t>e</w:t>
      </w:r>
      <w:r>
        <w:t xml:space="preserve"> sich, dass diese um den Nullpunkt schwanken und eine konstante Varianz zeigen. Einzig der Ausbruch bei der Corona Krise zeigt</w:t>
      </w:r>
      <w:r w:rsidR="009154F3">
        <w:t>e</w:t>
      </w:r>
      <w:r>
        <w:t xml:space="preserve"> einen Ausbruch (vgl. Abbildung </w:t>
      </w:r>
      <w:r w:rsidR="00231C38">
        <w:t>8</w:t>
      </w:r>
      <w:r>
        <w:t xml:space="preserve">). Der Forecast für die nächsten 12 und 24 Monate zeigt, dass sich das Portfolio in einer stabile Seitwärtsbewegung halten wird (vgl. Abbildung </w:t>
      </w:r>
      <w:r w:rsidR="00231C38">
        <w:t>10</w:t>
      </w:r>
      <w:r>
        <w:t>).</w:t>
      </w:r>
      <w:r w:rsidR="00CE58A8">
        <w:t xml:space="preserve"> Dies lässt die Beantwortung von F2 zu: </w:t>
      </w:r>
      <w:r w:rsidR="00C27935">
        <w:t>Der Wert des optimalen Aktienportfolios</w:t>
      </w:r>
      <w:r w:rsidR="00CE58A8">
        <w:t xml:space="preserve"> </w:t>
      </w:r>
      <w:r w:rsidR="00826B73">
        <w:t xml:space="preserve">bleibt </w:t>
      </w:r>
      <w:r w:rsidR="00092148">
        <w:t xml:space="preserve">in </w:t>
      </w:r>
      <w:r w:rsidR="00236A73">
        <w:t>naher Zukunft</w:t>
      </w:r>
      <w:r w:rsidR="00826B73">
        <w:t xml:space="preserve"> konstant.</w:t>
      </w:r>
    </w:p>
    <w:p w14:paraId="34C93ADC" w14:textId="19A8DE9E" w:rsidR="00F115E1" w:rsidRDefault="00B11601" w:rsidP="00F115E1">
      <w:pPr>
        <w:spacing w:line="259" w:lineRule="auto"/>
        <w:jc w:val="left"/>
      </w:pPr>
      <w:r>
        <w:t>Mit dem Vergleich des optimalen Portfolios und dem SMI fällt auf</w:t>
      </w:r>
      <w:r w:rsidR="00F115E1">
        <w:t xml:space="preserve">, dass </w:t>
      </w:r>
      <w:r w:rsidR="00400757">
        <w:t>die Performance des berechneten</w:t>
      </w:r>
      <w:r w:rsidR="00F115E1">
        <w:t xml:space="preserve"> Portfolio</w:t>
      </w:r>
      <w:r w:rsidR="00400757">
        <w:t>s</w:t>
      </w:r>
      <w:r w:rsidR="00F115E1">
        <w:t xml:space="preserve"> bestehend aus </w:t>
      </w:r>
      <w:r>
        <w:t xml:space="preserve">den </w:t>
      </w:r>
      <w:r w:rsidR="00F115E1">
        <w:t xml:space="preserve">vier </w:t>
      </w:r>
      <w:r w:rsidR="00400757">
        <w:t>SMI-Titeln den SMI selbst</w:t>
      </w:r>
      <w:r w:rsidR="00F115E1">
        <w:t xml:space="preserve"> </w:t>
      </w:r>
      <w:r w:rsidR="00400757">
        <w:t xml:space="preserve">aktuell und in Zukunft </w:t>
      </w:r>
      <w:r w:rsidR="00F115E1">
        <w:t xml:space="preserve">um ein Vielfaches </w:t>
      </w:r>
      <w:r w:rsidR="00400757">
        <w:t>übersteigt.</w:t>
      </w:r>
      <w:r w:rsidR="00F115E1">
        <w:t xml:space="preserve"> </w:t>
      </w:r>
      <w:r w:rsidR="00400757">
        <w:t>Der</w:t>
      </w:r>
      <w:r w:rsidR="00F115E1">
        <w:t xml:space="preserve"> zu Beginn berechnete kumulative Ertrag ist somit eingetreten und das Portfolio hat sich im berechneten Zeitpunkt </w:t>
      </w:r>
      <w:r w:rsidR="00F67CE9">
        <w:t>verfünffacht</w:t>
      </w:r>
      <w:r w:rsidR="00AB783F">
        <w:t xml:space="preserve"> (vgl</w:t>
      </w:r>
      <w:r w:rsidR="00BC1D1B">
        <w:t>.</w:t>
      </w:r>
      <w:r w:rsidR="00AB783F">
        <w:t xml:space="preserve"> Abbildung 11)</w:t>
      </w:r>
      <w:r w:rsidR="00F115E1">
        <w:t>.</w:t>
      </w:r>
      <w:r>
        <w:t xml:space="preserve"> Somit kann auch F3 (vgl. Kapitel 1) beantwortet werden. Nämlich ist das berechnete optimale Portfolio um ein </w:t>
      </w:r>
      <w:r w:rsidR="0020448D">
        <w:t>Fünffaches</w:t>
      </w:r>
      <w:r>
        <w:t xml:space="preserve"> besser als der SMI.</w:t>
      </w:r>
    </w:p>
    <w:p w14:paraId="1D54D75D" w14:textId="1C6DF437" w:rsidR="001370F7" w:rsidRDefault="001370F7" w:rsidP="001370F7">
      <w:pPr>
        <w:pStyle w:val="berschrift1"/>
        <w:numPr>
          <w:ilvl w:val="0"/>
          <w:numId w:val="9"/>
        </w:numPr>
      </w:pPr>
      <w:bookmarkStart w:id="22" w:name="_Toc40866362"/>
      <w:bookmarkStart w:id="23" w:name="_Toc41393913"/>
      <w:r>
        <w:t>Schlussfolgerung</w:t>
      </w:r>
      <w:bookmarkEnd w:id="22"/>
      <w:bookmarkEnd w:id="23"/>
    </w:p>
    <w:p w14:paraId="2CBC194D" w14:textId="08AB9B46" w:rsidR="000C479F" w:rsidRDefault="000C479F">
      <w:pPr>
        <w:spacing w:line="259" w:lineRule="auto"/>
        <w:jc w:val="left"/>
      </w:pPr>
      <w:r>
        <w:t>Einleitend wurden drei Forschungsfragen F1, F2 und F3 definiert, die mit dieser Arbeit beantwortet werden sollten</w:t>
      </w:r>
      <w:r w:rsidR="00200C84">
        <w:t xml:space="preserve">. </w:t>
      </w:r>
      <w:r w:rsidR="002D4D61">
        <w:t>Weiter</w:t>
      </w:r>
      <w:r>
        <w:t xml:space="preserve"> wurde eine kritische Literatur-Review (vgl. Kapitel 2) durchgeführt. Die auf unterschiedlichen Suchmaschinen gefundene Literatur ist stets mit dem Ziel zur Beantwortung der drei </w:t>
      </w:r>
      <w:r>
        <w:lastRenderedPageBreak/>
        <w:t>Forschungsfragen auf ihre Relevanz</w:t>
      </w:r>
      <w:r w:rsidR="005E24AD">
        <w:t xml:space="preserve"> und zum Teil auf ihre Aktualität</w:t>
      </w:r>
      <w:r>
        <w:t xml:space="preserve"> geprüft worden. Dabei sind zahlenmässig zwar wenig, jedoch sehr aussagekräftige und nützliche Werke in das Literaturverzeichnis aufgenommen worden. Damit sind einerseits die theoretischen Grundlagen zur modernen Portfoliotheorie samt den Konzepten der Effizienz- und Indifferenzkurve sowie </w:t>
      </w:r>
      <w:r w:rsidR="00314EF5">
        <w:t>den wichtigen Begriffen</w:t>
      </w:r>
      <w:r>
        <w:t xml:space="preserve"> der zu erwartenden Rendite, der Volatilität und der Risikoaversion eines Anlegers geklärt worden. Andererseits wurde der SMI als zweite</w:t>
      </w:r>
      <w:r w:rsidR="00601852">
        <w:t>s</w:t>
      </w:r>
      <w:r>
        <w:t xml:space="preserve"> </w:t>
      </w:r>
      <w:r w:rsidR="00601852">
        <w:t>Fundament</w:t>
      </w:r>
      <w:r>
        <w:t xml:space="preserve"> dieser Arbeit historisch betrachtet und </w:t>
      </w:r>
      <w:r w:rsidR="00BE49E2">
        <w:t>auf dessen Zusammensetzung untersucht</w:t>
      </w:r>
      <w:r>
        <w:t>.</w:t>
      </w:r>
      <w:r w:rsidR="00200C84">
        <w:t xml:space="preserve"> Nach</w:t>
      </w:r>
      <w:r w:rsidR="00017BB8">
        <w:t xml:space="preserve"> </w:t>
      </w:r>
      <w:r w:rsidR="00200C84">
        <w:t>dem genaueren Betrachten des bedeutenden Schweizer Aktienindex konnte ergänzend zur F1 die Hypothese H1 formuliert werden. Schliesslich wurden die genauen methodischen Schritte definiert, die zu den aussagekräftigen Ergebnissen in Kapitel 4 geführt haben.</w:t>
      </w:r>
    </w:p>
    <w:p w14:paraId="694D8972" w14:textId="3410006E" w:rsidR="00200C84" w:rsidRDefault="00200C84">
      <w:pPr>
        <w:spacing w:line="259" w:lineRule="auto"/>
        <w:jc w:val="left"/>
      </w:pPr>
      <w:r>
        <w:t>Rückblickend haben all diese Elemente zu der Beantwortung der drei Forschungsfragen sowie zu der Bestätigung der ergänzenden Hypothese geführt.</w:t>
      </w:r>
      <w:r w:rsidR="00896471">
        <w:t xml:space="preserve"> Die gefundene Literatur war ebenso zielführend, wie die definierten Methoden. Das gut gealterte Konzept der modernen Portfoliotheorie hilft noch heute zur Bündelung mehrerer Aktien zu einem optimalen Portfolio. </w:t>
      </w:r>
      <w:r w:rsidR="00E55466">
        <w:t>Mittels R konnte das erschlossene theoretische Wissen praktisch umgesetzt werden.</w:t>
      </w:r>
    </w:p>
    <w:p w14:paraId="4D1FF773" w14:textId="53DD2B84" w:rsidR="00E55466" w:rsidRDefault="00553CB9">
      <w:pPr>
        <w:spacing w:line="259" w:lineRule="auto"/>
        <w:jc w:val="left"/>
      </w:pPr>
      <w:r>
        <w:t>Die Berechnungen des optimalen Portfolios (vgl. Tabelle 1) zeigt, wie sich ein Portfolio aus Aktien des SMI zusammensetzen muss, um aus dem investierten Kapital – sozusagen aus den eigenen Ersparnissen – gewinnbringendes Vermögen zu generieren.</w:t>
      </w:r>
      <w:r w:rsidR="00FF7079">
        <w:t xml:space="preserve"> An dieser Stelle sind wir etwas abgewichen von den theoretischen Grundlagen</w:t>
      </w:r>
      <w:r w:rsidR="006D2437">
        <w:t xml:space="preserve">: Das optimale Portfolio wurde ausschliesslich mittels der Effizienzkurve und ohne die Indifferenzkurve, die von E. </w:t>
      </w:r>
      <w:proofErr w:type="spellStart"/>
      <w:r w:rsidR="006D2437">
        <w:t>Mondello</w:t>
      </w:r>
      <w:proofErr w:type="spellEnd"/>
      <w:r w:rsidR="006D2437">
        <w:t xml:space="preserve"> </w:t>
      </w:r>
      <w:r w:rsidR="006D2437">
        <w:fldChar w:fldCharType="begin" w:fldLock="1"/>
      </w:r>
      <w:r w:rsidR="001544AC">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eviouslyFormattedCitation":"(Mondello, 2015)"},"properties":{"noteIndex":0},"schema":"https://github.com/citation-style-language/schema/raw/master/csl-citation.json"}</w:instrText>
      </w:r>
      <w:r w:rsidR="006D2437">
        <w:fldChar w:fldCharType="separate"/>
      </w:r>
      <w:r w:rsidR="006D2437" w:rsidRPr="006D2437">
        <w:rPr>
          <w:noProof/>
        </w:rPr>
        <w:t>(2015)</w:t>
      </w:r>
      <w:r w:rsidR="006D2437">
        <w:fldChar w:fldCharType="end"/>
      </w:r>
      <w:r w:rsidR="006D2437">
        <w:t xml:space="preserve"> erläutert wird (vgl. Kapitel 2.1), gebildet.</w:t>
      </w:r>
      <w:r w:rsidR="0091369B">
        <w:t xml:space="preserve"> Dennoch sind wir zu einem wenig überraschenden Ergebnis gekommen. Das Aktienportfolio enthält die Aktientitel Givaudan, Lonza, Nestle und Swiss Life zu unterschiedlichen Teilen. Drei dieser Aktie</w:t>
      </w:r>
      <w:r w:rsidR="008D3FBD">
        <w:t>n</w:t>
      </w:r>
      <w:r w:rsidR="0091369B">
        <w:t xml:space="preserve"> wurden bereits in der Hypothese H1 vermutet. Die Forschungsfrage F1 ist </w:t>
      </w:r>
      <w:r w:rsidR="008D3FBD">
        <w:t xml:space="preserve">so </w:t>
      </w:r>
      <w:r w:rsidR="0091369B">
        <w:t>mit der Hypothese H1 durch die berechneten Ergebnisse bestätigt worden.</w:t>
      </w:r>
    </w:p>
    <w:p w14:paraId="001A4226" w14:textId="76746EBB" w:rsidR="00D45557" w:rsidRDefault="00830EDE">
      <w:pPr>
        <w:spacing w:line="259" w:lineRule="auto"/>
        <w:jc w:val="left"/>
      </w:pPr>
      <w:r>
        <w:t xml:space="preserve">Mittels </w:t>
      </w:r>
      <w:r w:rsidR="00A57301">
        <w:t xml:space="preserve">ARIMA-Modell und einer Vorhersage ist sogar ein Blick in die Zukunft gewagt worden. Das </w:t>
      </w:r>
      <w:r w:rsidR="004620B6">
        <w:t xml:space="preserve">autoregressive Modell ermöglichte den Forecast für die nächsten 12 und 24 Monate. </w:t>
      </w:r>
      <w:r w:rsidR="004620B6" w:rsidRPr="00826B73">
        <w:t>Dieser hat gezeigt, dass</w:t>
      </w:r>
      <w:r w:rsidR="004620B6">
        <w:t xml:space="preserve"> </w:t>
      </w:r>
      <w:r w:rsidR="00314EF5">
        <w:t>in den nächsten Monaten tendenziell mit einer Seitwärtsbewegung zu rechnen ist.</w:t>
      </w:r>
      <w:r w:rsidR="00641DE1">
        <w:t xml:space="preserve"> F2 konnte also damit beantwortet werden, dass der Wert des optimalen Aktienportfolios in nächster Zeit konstant </w:t>
      </w:r>
      <w:r w:rsidR="00C228AD">
        <w:t>ist</w:t>
      </w:r>
      <w:r w:rsidR="00641DE1">
        <w:t>.</w:t>
      </w:r>
    </w:p>
    <w:p w14:paraId="6D8A90A8" w14:textId="317E63C4" w:rsidR="004620B6" w:rsidRDefault="004620B6">
      <w:pPr>
        <w:spacing w:line="259" w:lineRule="auto"/>
        <w:jc w:val="left"/>
      </w:pPr>
      <w:r>
        <w:t xml:space="preserve">Schliesslich wurde noch die F3 beantwortet. Dafür wurde das berechnete optimale Portfolio mit dem SMI als Vergleichsindex über die letzten zehn Jahre verglichen. Dieser Vergleich hat gezeigt, dass das optimale Portfolio den SMI selbst um ein </w:t>
      </w:r>
      <w:r w:rsidR="00A42521">
        <w:t>Fünffaches</w:t>
      </w:r>
      <w:r>
        <w:t xml:space="preserve"> schlägt und damit besser ist.</w:t>
      </w:r>
    </w:p>
    <w:p w14:paraId="663A0C08" w14:textId="0389129F" w:rsidR="004620B6" w:rsidRDefault="004A2724">
      <w:pPr>
        <w:spacing w:line="259" w:lineRule="auto"/>
        <w:jc w:val="left"/>
      </w:pPr>
      <w:r>
        <w:t xml:space="preserve">Die erarbeiteten Ergebnisse dieser Arbeit zeigen </w:t>
      </w:r>
      <w:r w:rsidR="0036228B">
        <w:t>ausserdem</w:t>
      </w:r>
      <w:r>
        <w:t xml:space="preserve"> auf, dass die Zeitreihenanalyse samt ihrer Konzepte ein hilfreiches Instrument zur Lösung von finanztechnischen Fragen</w:t>
      </w:r>
      <w:r w:rsidR="00D85A5A">
        <w:t>,</w:t>
      </w:r>
      <w:r>
        <w:t xml:space="preserve"> wie in diesem Fall der Suche nach dem optimalen Portfolio</w:t>
      </w:r>
      <w:r w:rsidR="00D85A5A">
        <w:t>,</w:t>
      </w:r>
      <w:r>
        <w:t xml:space="preserve"> </w:t>
      </w:r>
      <w:r w:rsidR="00F91BB5">
        <w:t>sein kann</w:t>
      </w:r>
      <w:r>
        <w:t>.</w:t>
      </w:r>
    </w:p>
    <w:p w14:paraId="02BDBC0A" w14:textId="69CB244D" w:rsidR="001370F7" w:rsidRDefault="001370F7">
      <w:pPr>
        <w:spacing w:line="259" w:lineRule="auto"/>
        <w:jc w:val="left"/>
      </w:pPr>
      <w:r>
        <w:br w:type="page"/>
      </w:r>
    </w:p>
    <w:p w14:paraId="09DDC35C" w14:textId="0E3893D9" w:rsidR="001370F7" w:rsidRDefault="001370F7" w:rsidP="001370F7">
      <w:pPr>
        <w:pStyle w:val="berschrift1"/>
      </w:pPr>
      <w:bookmarkStart w:id="24" w:name="_Toc40866363"/>
      <w:bookmarkStart w:id="25" w:name="_Toc41393914"/>
      <w:r>
        <w:lastRenderedPageBreak/>
        <w:t>Literaturverzeichnis</w:t>
      </w:r>
      <w:bookmarkEnd w:id="24"/>
      <w:bookmarkEnd w:id="25"/>
    </w:p>
    <w:p w14:paraId="2E65F39B" w14:textId="00C63BD8" w:rsidR="00CE0835" w:rsidRPr="00CE0835" w:rsidRDefault="00BF401C" w:rsidP="00CE0835">
      <w:pPr>
        <w:widowControl w:val="0"/>
        <w:autoSpaceDE w:val="0"/>
        <w:autoSpaceDN w:val="0"/>
        <w:adjustRightInd w:val="0"/>
        <w:ind w:left="480" w:hanging="480"/>
        <w:rPr>
          <w:rFonts w:cs="Arial"/>
          <w:noProof/>
          <w:szCs w:val="24"/>
        </w:rPr>
      </w:pPr>
      <w:r>
        <w:fldChar w:fldCharType="begin" w:fldLock="1"/>
      </w:r>
      <w:r>
        <w:instrText xml:space="preserve">ADDIN Mendeley Bibliography CSL_BIBLIOGRAPHY </w:instrText>
      </w:r>
      <w:r>
        <w:fldChar w:fldCharType="separate"/>
      </w:r>
      <w:r w:rsidR="00CE0835" w:rsidRPr="00CE0835">
        <w:rPr>
          <w:rFonts w:cs="Arial"/>
          <w:i/>
          <w:iCs/>
          <w:noProof/>
          <w:szCs w:val="24"/>
        </w:rPr>
        <w:t>Aktie • Definition | Gabler Wirtschaftslexikon</w:t>
      </w:r>
      <w:r w:rsidR="00CE0835" w:rsidRPr="00CE0835">
        <w:rPr>
          <w:rFonts w:cs="Arial"/>
          <w:noProof/>
          <w:szCs w:val="24"/>
        </w:rPr>
        <w:t>. (n.d.). Retrieved May 20, 2020, from https://wirtschaftslexikon.gabler.de/definition/aktie-31763#head4</w:t>
      </w:r>
    </w:p>
    <w:p w14:paraId="183F52D5"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i/>
          <w:iCs/>
          <w:noProof/>
          <w:szCs w:val="24"/>
        </w:rPr>
        <w:t>Die Geschichte der Aktie | Börsenwissen Grundlagen | boerse.ARD.de</w:t>
      </w:r>
      <w:r w:rsidRPr="00CE0835">
        <w:rPr>
          <w:rFonts w:cs="Arial"/>
          <w:noProof/>
          <w:szCs w:val="24"/>
        </w:rPr>
        <w:t>. (n.d.). Retrieved May 20, 2020, from https://boerse.ard.de/boersenwissen/boersenwissen-grundlagen/die-geschichte-der-aktie-100.html</w:t>
      </w:r>
    </w:p>
    <w:p w14:paraId="505980D5"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noProof/>
          <w:szCs w:val="24"/>
        </w:rPr>
        <w:t xml:space="preserve">Grundlehner, W. (2018). </w:t>
      </w:r>
      <w:r w:rsidRPr="00CE0835">
        <w:rPr>
          <w:rFonts w:cs="Arial"/>
          <w:i/>
          <w:iCs/>
          <w:noProof/>
          <w:szCs w:val="24"/>
        </w:rPr>
        <w:t>Hoch soll der SMI leben - und noch höher gehen</w:t>
      </w:r>
      <w:r w:rsidRPr="00CE0835">
        <w:rPr>
          <w:rFonts w:cs="Arial"/>
          <w:noProof/>
          <w:szCs w:val="24"/>
        </w:rPr>
        <w:t>. 31.05.2018. https://www.nzz.ch/finanzen/smi-30-jaehrige-geschichte-ist-ein-abbild-des-strukturwandels-ld.1390462?reduced=true</w:t>
      </w:r>
    </w:p>
    <w:p w14:paraId="14B041D9"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noProof/>
          <w:szCs w:val="24"/>
        </w:rPr>
        <w:t xml:space="preserve">Leven, F.-J., &amp; Schlienkamp, C. (1998). </w:t>
      </w:r>
      <w:r w:rsidRPr="00CE0835">
        <w:rPr>
          <w:rFonts w:cs="Arial"/>
          <w:i/>
          <w:iCs/>
          <w:noProof/>
          <w:szCs w:val="24"/>
        </w:rPr>
        <w:t>Erfolgreiches Depotmanagement - Wie Ihnen die moderne Portfoliotheorie hilft</w:t>
      </w:r>
      <w:r w:rsidRPr="00CE0835">
        <w:rPr>
          <w:rFonts w:cs="Arial"/>
          <w:noProof/>
          <w:szCs w:val="24"/>
        </w:rPr>
        <w:t>.</w:t>
      </w:r>
    </w:p>
    <w:p w14:paraId="48DAECD6"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noProof/>
          <w:szCs w:val="24"/>
        </w:rPr>
        <w:t xml:space="preserve">Mondello, E. (2015). Portfoliomanagement. In </w:t>
      </w:r>
      <w:r w:rsidRPr="00CE0835">
        <w:rPr>
          <w:rFonts w:cs="Arial"/>
          <w:i/>
          <w:iCs/>
          <w:noProof/>
          <w:szCs w:val="24"/>
        </w:rPr>
        <w:t>Portfoliomanagement</w:t>
      </w:r>
      <w:r w:rsidRPr="00CE0835">
        <w:rPr>
          <w:rFonts w:cs="Arial"/>
          <w:noProof/>
          <w:szCs w:val="24"/>
        </w:rPr>
        <w:t>. https://doi.org/10.1007/978-3-658-05817-3</w:t>
      </w:r>
    </w:p>
    <w:p w14:paraId="11BCA0C4"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noProof/>
          <w:szCs w:val="24"/>
        </w:rPr>
        <w:t xml:space="preserve">Neusser, K. (2011). </w:t>
      </w:r>
      <w:r w:rsidRPr="00CE0835">
        <w:rPr>
          <w:rFonts w:cs="Arial"/>
          <w:i/>
          <w:iCs/>
          <w:noProof/>
          <w:szCs w:val="24"/>
        </w:rPr>
        <w:t>Zeitreihenanalyse in den Wirtschaftswissenschaften</w:t>
      </w:r>
      <w:r w:rsidRPr="00CE0835">
        <w:rPr>
          <w:rFonts w:cs="Arial"/>
          <w:noProof/>
          <w:szCs w:val="24"/>
        </w:rPr>
        <w:t>.</w:t>
      </w:r>
    </w:p>
    <w:p w14:paraId="0C703C93"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noProof/>
          <w:szCs w:val="24"/>
        </w:rPr>
        <w:t xml:space="preserve">Saunders, M., Lewis, P., &amp; Thornhill, A. (2016). </w:t>
      </w:r>
      <w:r w:rsidRPr="00CE0835">
        <w:rPr>
          <w:rFonts w:cs="Arial"/>
          <w:i/>
          <w:iCs/>
          <w:noProof/>
          <w:szCs w:val="24"/>
        </w:rPr>
        <w:t>Research Methods for Business Students</w:t>
      </w:r>
      <w:r w:rsidRPr="00CE0835">
        <w:rPr>
          <w:rFonts w:cs="Arial"/>
          <w:noProof/>
          <w:szCs w:val="24"/>
        </w:rPr>
        <w:t>.</w:t>
      </w:r>
    </w:p>
    <w:p w14:paraId="48D07DD0"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noProof/>
          <w:szCs w:val="24"/>
        </w:rPr>
        <w:t xml:space="preserve">SIX Swiss Exchange. (2015). Swiss Market Index ( SMI ® ) -Familie. </w:t>
      </w:r>
      <w:r w:rsidRPr="00CE0835">
        <w:rPr>
          <w:rFonts w:cs="Arial"/>
          <w:i/>
          <w:iCs/>
          <w:noProof/>
          <w:szCs w:val="24"/>
        </w:rPr>
        <w:t>Factsheet</w:t>
      </w:r>
      <w:r w:rsidRPr="00CE0835">
        <w:rPr>
          <w:rFonts w:cs="Arial"/>
          <w:noProof/>
          <w:szCs w:val="24"/>
        </w:rPr>
        <w:t>, 4. http://www.six-swiss-exchange.com/downloads/indexinfo/online/share_indices/smi/smifamily_factsheet_de.pdf</w:t>
      </w:r>
    </w:p>
    <w:p w14:paraId="01776710"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i/>
          <w:iCs/>
          <w:noProof/>
          <w:szCs w:val="24"/>
        </w:rPr>
        <w:t>SIX Swiss Exchange – Wikipedia</w:t>
      </w:r>
      <w:r w:rsidRPr="00CE0835">
        <w:rPr>
          <w:rFonts w:cs="Arial"/>
          <w:noProof/>
          <w:szCs w:val="24"/>
        </w:rPr>
        <w:t>. (n.d.). Retrieved May 24, 2020, from https://de.wikipedia.org/wiki/SIX_Swiss_Exchange</w:t>
      </w:r>
    </w:p>
    <w:p w14:paraId="5CB983C3"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i/>
          <w:iCs/>
          <w:noProof/>
          <w:szCs w:val="24"/>
        </w:rPr>
        <w:t>Swiss Market Index – Wikipedia</w:t>
      </w:r>
      <w:r w:rsidRPr="00CE0835">
        <w:rPr>
          <w:rFonts w:cs="Arial"/>
          <w:noProof/>
          <w:szCs w:val="24"/>
        </w:rPr>
        <w:t>. (n.d.). Retrieved May 24, 2020, from https://de.wikipedia.org/wiki/Swiss_Market_Index</w:t>
      </w:r>
    </w:p>
    <w:p w14:paraId="5400BD76" w14:textId="77777777" w:rsidR="00CE0835" w:rsidRPr="00CE0835" w:rsidRDefault="00CE0835" w:rsidP="00CE0835">
      <w:pPr>
        <w:widowControl w:val="0"/>
        <w:autoSpaceDE w:val="0"/>
        <w:autoSpaceDN w:val="0"/>
        <w:adjustRightInd w:val="0"/>
        <w:ind w:left="480" w:hanging="480"/>
        <w:rPr>
          <w:rFonts w:cs="Arial"/>
          <w:noProof/>
        </w:rPr>
      </w:pPr>
      <w:r w:rsidRPr="00CE0835">
        <w:rPr>
          <w:rFonts w:cs="Arial"/>
          <w:i/>
          <w:iCs/>
          <w:noProof/>
          <w:szCs w:val="24"/>
        </w:rPr>
        <w:t>Warum sich Aktien lohnen | PostFinance</w:t>
      </w:r>
      <w:r w:rsidRPr="00CE0835">
        <w:rPr>
          <w:rFonts w:cs="Arial"/>
          <w:noProof/>
          <w:szCs w:val="24"/>
        </w:rPr>
        <w:t>. (n.d.). Retrieved May 20, 2020, from https://www.postfinance.ch/de/privat/beduerfnisse/anlagewissen/warum-sich-aktien-lohnen.html</w:t>
      </w:r>
    </w:p>
    <w:p w14:paraId="2B8CA30E" w14:textId="785CE9F2" w:rsidR="009B1D59" w:rsidRPr="009B1D59" w:rsidRDefault="00BF401C" w:rsidP="009B1D59">
      <w:r>
        <w:fldChar w:fldCharType="end"/>
      </w:r>
    </w:p>
    <w:p w14:paraId="3B9C6F67" w14:textId="4CFF6FEE" w:rsidR="00001E9D" w:rsidRDefault="00001E9D">
      <w:pPr>
        <w:spacing w:line="259" w:lineRule="auto"/>
        <w:jc w:val="left"/>
      </w:pPr>
      <w:r>
        <w:br w:type="page"/>
      </w:r>
    </w:p>
    <w:p w14:paraId="7E75EA7A" w14:textId="3036656E" w:rsidR="001370F7" w:rsidRDefault="00001E9D" w:rsidP="00001E9D">
      <w:pPr>
        <w:pStyle w:val="berschrift1"/>
      </w:pPr>
      <w:bookmarkStart w:id="26" w:name="_Toc41393915"/>
      <w:r>
        <w:lastRenderedPageBreak/>
        <w:t>Anhang</w:t>
      </w:r>
      <w:bookmarkEnd w:id="26"/>
    </w:p>
    <w:p w14:paraId="6C099796" w14:textId="34681477" w:rsidR="00001E9D" w:rsidRDefault="003C61DF" w:rsidP="00614985">
      <w:pPr>
        <w:pStyle w:val="berschrift2"/>
        <w:numPr>
          <w:ilvl w:val="0"/>
          <w:numId w:val="16"/>
        </w:numPr>
      </w:pPr>
      <w:bookmarkStart w:id="27" w:name="_Toc41393916"/>
      <w:r>
        <w:t>Abbildungen</w:t>
      </w:r>
      <w:bookmarkEnd w:id="27"/>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4"/>
        <w:gridCol w:w="4566"/>
      </w:tblGrid>
      <w:tr w:rsidR="00717FE2" w14:paraId="54F4A3F4" w14:textId="77777777" w:rsidTr="00717FE2">
        <w:tc>
          <w:tcPr>
            <w:tcW w:w="4494" w:type="dxa"/>
          </w:tcPr>
          <w:p w14:paraId="79C0B67D" w14:textId="7E917563" w:rsidR="00717FE2" w:rsidRDefault="00717FE2" w:rsidP="00B05CF9">
            <w:r w:rsidRPr="00001E9D">
              <w:rPr>
                <w:noProof/>
              </w:rPr>
              <w:drawing>
                <wp:anchor distT="0" distB="0" distL="114300" distR="114300" simplePos="0" relativeHeight="251672575" behindDoc="0" locked="0" layoutInCell="1" allowOverlap="1" wp14:anchorId="76F1AD79" wp14:editId="719A2EEB">
                  <wp:simplePos x="0" y="0"/>
                  <wp:positionH relativeFrom="margin">
                    <wp:posOffset>-65405</wp:posOffset>
                  </wp:positionH>
                  <wp:positionV relativeFrom="paragraph">
                    <wp:posOffset>13970</wp:posOffset>
                  </wp:positionV>
                  <wp:extent cx="2673985" cy="2210435"/>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73985" cy="2210435"/>
                          </a:xfrm>
                          <a:prstGeom prst="rect">
                            <a:avLst/>
                          </a:prstGeom>
                        </pic:spPr>
                      </pic:pic>
                    </a:graphicData>
                  </a:graphic>
                  <wp14:sizeRelH relativeFrom="margin">
                    <wp14:pctWidth>0</wp14:pctWidth>
                  </wp14:sizeRelH>
                  <wp14:sizeRelV relativeFrom="margin">
                    <wp14:pctHeight>0</wp14:pctHeight>
                  </wp14:sizeRelV>
                </wp:anchor>
              </w:drawing>
            </w:r>
          </w:p>
        </w:tc>
        <w:tc>
          <w:tcPr>
            <w:tcW w:w="4566" w:type="dxa"/>
          </w:tcPr>
          <w:p w14:paraId="7125DF4E" w14:textId="3F905606" w:rsidR="00717FE2" w:rsidRDefault="00717FE2" w:rsidP="00B05CF9">
            <w:r w:rsidRPr="00614985">
              <w:rPr>
                <w:noProof/>
              </w:rPr>
              <w:drawing>
                <wp:anchor distT="0" distB="0" distL="114300" distR="114300" simplePos="0" relativeHeight="251670527" behindDoc="0" locked="0" layoutInCell="1" allowOverlap="1" wp14:anchorId="375939EB" wp14:editId="1A13465D">
                  <wp:simplePos x="0" y="0"/>
                  <wp:positionH relativeFrom="margin">
                    <wp:posOffset>-43815</wp:posOffset>
                  </wp:positionH>
                  <wp:positionV relativeFrom="paragraph">
                    <wp:posOffset>56300</wp:posOffset>
                  </wp:positionV>
                  <wp:extent cx="2756535" cy="2354580"/>
                  <wp:effectExtent l="0" t="0" r="5715" b="7620"/>
                  <wp:wrapTight wrapText="bothSides">
                    <wp:wrapPolygon edited="0">
                      <wp:start x="0" y="0"/>
                      <wp:lineTo x="0" y="21495"/>
                      <wp:lineTo x="21496" y="21495"/>
                      <wp:lineTo x="21496" y="0"/>
                      <wp:lineTo x="0" y="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56535" cy="2354580"/>
                          </a:xfrm>
                          <a:prstGeom prst="rect">
                            <a:avLst/>
                          </a:prstGeom>
                        </pic:spPr>
                      </pic:pic>
                    </a:graphicData>
                  </a:graphic>
                  <wp14:sizeRelH relativeFrom="margin">
                    <wp14:pctWidth>0</wp14:pctWidth>
                  </wp14:sizeRelH>
                  <wp14:sizeRelV relativeFrom="margin">
                    <wp14:pctHeight>0</wp14:pctHeight>
                  </wp14:sizeRelV>
                </wp:anchor>
              </w:drawing>
            </w:r>
          </w:p>
        </w:tc>
      </w:tr>
      <w:tr w:rsidR="00717FE2" w14:paraId="5E3BCD02" w14:textId="77777777" w:rsidTr="00717FE2">
        <w:tc>
          <w:tcPr>
            <w:tcW w:w="4494" w:type="dxa"/>
          </w:tcPr>
          <w:p w14:paraId="4842A1C7" w14:textId="49027B0C" w:rsidR="00717FE2" w:rsidRDefault="00717FE2" w:rsidP="00B05CF9">
            <w:r>
              <w:rPr>
                <w:noProof/>
              </w:rPr>
              <mc:AlternateContent>
                <mc:Choice Requires="wps">
                  <w:drawing>
                    <wp:anchor distT="0" distB="0" distL="114300" distR="114300" simplePos="0" relativeHeight="251674623" behindDoc="1" locked="0" layoutInCell="1" allowOverlap="1" wp14:anchorId="7F3764C8" wp14:editId="427304AD">
                      <wp:simplePos x="0" y="0"/>
                      <wp:positionH relativeFrom="column">
                        <wp:posOffset>-65405</wp:posOffset>
                      </wp:positionH>
                      <wp:positionV relativeFrom="paragraph">
                        <wp:posOffset>35560</wp:posOffset>
                      </wp:positionV>
                      <wp:extent cx="2691130" cy="635"/>
                      <wp:effectExtent l="0" t="0" r="0" b="0"/>
                      <wp:wrapTight wrapText="bothSides">
                        <wp:wrapPolygon edited="0">
                          <wp:start x="0" y="0"/>
                          <wp:lineTo x="0" y="20052"/>
                          <wp:lineTo x="21406" y="20052"/>
                          <wp:lineTo x="21406" y="0"/>
                          <wp:lineTo x="0" y="0"/>
                        </wp:wrapPolygon>
                      </wp:wrapTight>
                      <wp:docPr id="4" name="Textfeld 4"/>
                      <wp:cNvGraphicFramePr/>
                      <a:graphic xmlns:a="http://schemas.openxmlformats.org/drawingml/2006/main">
                        <a:graphicData uri="http://schemas.microsoft.com/office/word/2010/wordprocessingShape">
                          <wps:wsp>
                            <wps:cNvSpPr txBox="1"/>
                            <wps:spPr>
                              <a:xfrm>
                                <a:off x="0" y="0"/>
                                <a:ext cx="2691130" cy="635"/>
                              </a:xfrm>
                              <a:prstGeom prst="rect">
                                <a:avLst/>
                              </a:prstGeom>
                              <a:solidFill>
                                <a:prstClr val="white"/>
                              </a:solidFill>
                              <a:ln>
                                <a:noFill/>
                              </a:ln>
                            </wps:spPr>
                            <wps:txbx>
                              <w:txbxContent>
                                <w:p w14:paraId="71C260A4" w14:textId="471FA5F3" w:rsidR="00C22297" w:rsidRPr="00A1469C" w:rsidRDefault="00C22297" w:rsidP="00717FE2">
                                  <w:pPr>
                                    <w:pStyle w:val="Beschriftung"/>
                                    <w:rPr>
                                      <w:sz w:val="20"/>
                                    </w:rPr>
                                  </w:pPr>
                                  <w:bookmarkStart w:id="28" w:name="_Toc41393920"/>
                                  <w:r>
                                    <w:t xml:space="preserve">Abbildung </w:t>
                                  </w:r>
                                  <w:r w:rsidR="006458A5">
                                    <w:fldChar w:fldCharType="begin"/>
                                  </w:r>
                                  <w:r w:rsidR="006458A5">
                                    <w:instrText xml:space="preserve"> SEQ Abbildung \* ARABIC </w:instrText>
                                  </w:r>
                                  <w:r w:rsidR="006458A5">
                                    <w:fldChar w:fldCharType="separate"/>
                                  </w:r>
                                  <w:r w:rsidR="002803A6">
                                    <w:rPr>
                                      <w:noProof/>
                                    </w:rPr>
                                    <w:t>1</w:t>
                                  </w:r>
                                  <w:r w:rsidR="006458A5">
                                    <w:rPr>
                                      <w:noProof/>
                                    </w:rPr>
                                    <w:fldChar w:fldCharType="end"/>
                                  </w:r>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2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F3764C8" id="_x0000_t202" coordsize="21600,21600" o:spt="202" path="m,l,21600r21600,l21600,xe">
                      <v:stroke joinstyle="miter"/>
                      <v:path gradientshapeok="t" o:connecttype="rect"/>
                    </v:shapetype>
                    <v:shape id="Textfeld 4" o:spid="_x0000_s1026" type="#_x0000_t202" style="position:absolute;left:0;text-align:left;margin-left:-5.15pt;margin-top:2.8pt;width:211.9pt;height:.05pt;z-index:-2516418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" stroked="f">
                      <v:textbox style="mso-fit-shape-to-text:t" inset="0,0,0,0">
                        <w:txbxContent>
                          <w:p w14:paraId="71C260A4" w14:textId="471FA5F3" w:rsidR="00C22297" w:rsidRPr="00A1469C" w:rsidRDefault="00C22297" w:rsidP="00717FE2">
                            <w:pPr>
                              <w:pStyle w:val="Beschriftung"/>
                              <w:rPr>
                                <w:sz w:val="20"/>
                              </w:rPr>
                            </w:pPr>
                            <w:bookmarkStart w:id="29" w:name="_Toc41393920"/>
                            <w:r>
                              <w:t xml:space="preserve">Abbildung </w:t>
                            </w:r>
                            <w:r w:rsidR="006458A5">
                              <w:fldChar w:fldCharType="begin"/>
                            </w:r>
                            <w:r w:rsidR="006458A5">
                              <w:instrText xml:space="preserve"> SEQ Abbildung \* ARABIC </w:instrText>
                            </w:r>
                            <w:r w:rsidR="006458A5">
                              <w:fldChar w:fldCharType="separate"/>
                            </w:r>
                            <w:r w:rsidR="002803A6">
                              <w:rPr>
                                <w:noProof/>
                              </w:rPr>
                              <w:t>1</w:t>
                            </w:r>
                            <w:r w:rsidR="006458A5">
                              <w:rPr>
                                <w:noProof/>
                              </w:rPr>
                              <w:fldChar w:fldCharType="end"/>
                            </w:r>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29"/>
                            <w:r>
                              <w:fldChar w:fldCharType="end"/>
                            </w:r>
                          </w:p>
                        </w:txbxContent>
                      </v:textbox>
                      <w10:wrap type="tight"/>
                    </v:shape>
                  </w:pict>
                </mc:Fallback>
              </mc:AlternateContent>
            </w:r>
          </w:p>
        </w:tc>
        <w:tc>
          <w:tcPr>
            <w:tcW w:w="4566" w:type="dxa"/>
          </w:tcPr>
          <w:p w14:paraId="3F453CD7" w14:textId="5FCD8E10" w:rsidR="00717FE2" w:rsidRDefault="00717FE2" w:rsidP="00B05CF9">
            <w:r>
              <w:rPr>
                <w:noProof/>
              </w:rPr>
              <mc:AlternateContent>
                <mc:Choice Requires="wps">
                  <w:drawing>
                    <wp:anchor distT="0" distB="0" distL="114300" distR="114300" simplePos="0" relativeHeight="251676671" behindDoc="1" locked="0" layoutInCell="1" allowOverlap="1" wp14:anchorId="6BCFE516" wp14:editId="57949C9F">
                      <wp:simplePos x="0" y="0"/>
                      <wp:positionH relativeFrom="column">
                        <wp:posOffset>-68000</wp:posOffset>
                      </wp:positionH>
                      <wp:positionV relativeFrom="paragraph">
                        <wp:posOffset>47707</wp:posOffset>
                      </wp:positionV>
                      <wp:extent cx="2760453" cy="635"/>
                      <wp:effectExtent l="0" t="0" r="1905" b="0"/>
                      <wp:wrapTight wrapText="bothSides">
                        <wp:wrapPolygon edited="0">
                          <wp:start x="0" y="0"/>
                          <wp:lineTo x="0" y="20052"/>
                          <wp:lineTo x="21466" y="20052"/>
                          <wp:lineTo x="21466" y="0"/>
                          <wp:lineTo x="0" y="0"/>
                        </wp:wrapPolygon>
                      </wp:wrapTight>
                      <wp:docPr id="6" name="Textfeld 6"/>
                      <wp:cNvGraphicFramePr/>
                      <a:graphic xmlns:a="http://schemas.openxmlformats.org/drawingml/2006/main">
                        <a:graphicData uri="http://schemas.microsoft.com/office/word/2010/wordprocessingShape">
                          <wps:wsp>
                            <wps:cNvSpPr txBox="1"/>
                            <wps:spPr>
                              <a:xfrm>
                                <a:off x="0" y="0"/>
                                <a:ext cx="2760453" cy="635"/>
                              </a:xfrm>
                              <a:prstGeom prst="rect">
                                <a:avLst/>
                              </a:prstGeom>
                              <a:solidFill>
                                <a:prstClr val="white"/>
                              </a:solidFill>
                              <a:ln>
                                <a:noFill/>
                              </a:ln>
                            </wps:spPr>
                            <wps:txbx>
                              <w:txbxContent>
                                <w:p w14:paraId="4DB6259B" w14:textId="600A38C7" w:rsidR="00C22297" w:rsidRPr="00B05CF9" w:rsidRDefault="00C22297" w:rsidP="00717FE2">
                                  <w:pPr>
                                    <w:pStyle w:val="Beschriftung"/>
                                  </w:pPr>
                                  <w:bookmarkStart w:id="30" w:name="_Toc41393921"/>
                                  <w:r>
                                    <w:t xml:space="preserve">Abbildung </w:t>
                                  </w:r>
                                  <w:r w:rsidR="006458A5">
                                    <w:fldChar w:fldCharType="begin"/>
                                  </w:r>
                                  <w:r w:rsidR="006458A5">
                                    <w:instrText xml:space="preserve"> SEQ Abbildung \* ARABIC </w:instrText>
                                  </w:r>
                                  <w:r w:rsidR="006458A5">
                                    <w:fldChar w:fldCharType="separate"/>
                                  </w:r>
                                  <w:r w:rsidR="002803A6">
                                    <w:rPr>
                                      <w:noProof/>
                                    </w:rPr>
                                    <w:t>2</w:t>
                                  </w:r>
                                  <w:r w:rsidR="006458A5">
                                    <w:rPr>
                                      <w:noProof/>
                                    </w:rPr>
                                    <w:fldChar w:fldCharType="end"/>
                                  </w:r>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3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CFE516" id="Textfeld 6" o:spid="_x0000_s1027" type="#_x0000_t202" style="position:absolute;left:0;text-align:left;margin-left:-5.35pt;margin-top:3.75pt;width:217.35pt;height:.05pt;z-index:-25163980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" stroked="f">
                      <v:textbox style="mso-fit-shape-to-text:t" inset="0,0,0,0">
                        <w:txbxContent>
                          <w:p w14:paraId="4DB6259B" w14:textId="600A38C7" w:rsidR="00C22297" w:rsidRPr="00B05CF9" w:rsidRDefault="00C22297" w:rsidP="00717FE2">
                            <w:pPr>
                              <w:pStyle w:val="Beschriftung"/>
                            </w:pPr>
                            <w:bookmarkStart w:id="31" w:name="_Toc41393921"/>
                            <w:r>
                              <w:t xml:space="preserve">Abbildung </w:t>
                            </w:r>
                            <w:r w:rsidR="006458A5">
                              <w:fldChar w:fldCharType="begin"/>
                            </w:r>
                            <w:r w:rsidR="006458A5">
                              <w:instrText xml:space="preserve"> SEQ Abbildung \* ARABIC </w:instrText>
                            </w:r>
                            <w:r w:rsidR="006458A5">
                              <w:fldChar w:fldCharType="separate"/>
                            </w:r>
                            <w:r w:rsidR="002803A6">
                              <w:rPr>
                                <w:noProof/>
                              </w:rPr>
                              <w:t>2</w:t>
                            </w:r>
                            <w:r w:rsidR="006458A5">
                              <w:rPr>
                                <w:noProof/>
                              </w:rPr>
                              <w:fldChar w:fldCharType="end"/>
                            </w:r>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31"/>
                            <w:r>
                              <w:fldChar w:fldCharType="end"/>
                            </w:r>
                          </w:p>
                        </w:txbxContent>
                      </v:textbox>
                      <w10:wrap type="tight"/>
                    </v:shape>
                  </w:pict>
                </mc:Fallback>
              </mc:AlternateContent>
            </w:r>
          </w:p>
        </w:tc>
      </w:tr>
    </w:tbl>
    <w:p w14:paraId="5CDF12E9" w14:textId="1658D5EF" w:rsidR="00C837FD" w:rsidRDefault="004B2AFC" w:rsidP="001B07F7">
      <w:bookmarkStart w:id="32" w:name="_Toc39494811"/>
      <w:r>
        <w:rPr>
          <w:noProof/>
        </w:rPr>
        <mc:AlternateContent>
          <mc:Choice Requires="wps">
            <w:drawing>
              <wp:anchor distT="0" distB="0" distL="114300" distR="114300" simplePos="0" relativeHeight="251679743" behindDoc="0" locked="0" layoutInCell="1" allowOverlap="1" wp14:anchorId="1F259883" wp14:editId="4AC67CFA">
                <wp:simplePos x="0" y="0"/>
                <wp:positionH relativeFrom="margin">
                  <wp:align>left</wp:align>
                </wp:positionH>
                <wp:positionV relativeFrom="paragraph">
                  <wp:posOffset>2887980</wp:posOffset>
                </wp:positionV>
                <wp:extent cx="3949700" cy="635"/>
                <wp:effectExtent l="0" t="0" r="0" b="8255"/>
                <wp:wrapTopAndBottom/>
                <wp:docPr id="9" name="Textfeld 9"/>
                <wp:cNvGraphicFramePr/>
                <a:graphic xmlns:a="http://schemas.openxmlformats.org/drawingml/2006/main">
                  <a:graphicData uri="http://schemas.microsoft.com/office/word/2010/wordprocessingShape">
                    <wps:wsp>
                      <wps:cNvSpPr txBox="1"/>
                      <wps:spPr>
                        <a:xfrm>
                          <a:off x="0" y="0"/>
                          <a:ext cx="3950208" cy="635"/>
                        </a:xfrm>
                        <a:prstGeom prst="rect">
                          <a:avLst/>
                        </a:prstGeom>
                        <a:solidFill>
                          <a:prstClr val="white"/>
                        </a:solidFill>
                        <a:ln>
                          <a:noFill/>
                        </a:ln>
                      </wps:spPr>
                      <wps:txbx>
                        <w:txbxContent>
                          <w:p w14:paraId="62F14488" w14:textId="4ACECFA8" w:rsidR="00C22297" w:rsidRPr="00975B65" w:rsidRDefault="00C22297" w:rsidP="00C837FD">
                            <w:pPr>
                              <w:pStyle w:val="Beschriftung"/>
                              <w:rPr>
                                <w:sz w:val="20"/>
                              </w:rPr>
                            </w:pPr>
                            <w:bookmarkStart w:id="33" w:name="_Toc41393922"/>
                            <w:r>
                              <w:t xml:space="preserve">Abbildung </w:t>
                            </w:r>
                            <w:r w:rsidR="006458A5">
                              <w:fldChar w:fldCharType="begin"/>
                            </w:r>
                            <w:r w:rsidR="006458A5">
                              <w:instrText xml:space="preserve"> SEQ Abbildung \* ARABIC </w:instrText>
                            </w:r>
                            <w:r w:rsidR="006458A5">
                              <w:fldChar w:fldCharType="separate"/>
                            </w:r>
                            <w:r w:rsidR="002803A6">
                              <w:rPr>
                                <w:noProof/>
                              </w:rPr>
                              <w:t>3</w:t>
                            </w:r>
                            <w:r w:rsidR="006458A5">
                              <w:rPr>
                                <w:noProof/>
                              </w:rPr>
                              <w:fldChar w:fldCharType="end"/>
                            </w:r>
                            <w:r>
                              <w:t xml:space="preserve">: Das optimale Portfolio in der Theori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3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259883" id="Textfeld 9" o:spid="_x0000_s1028" type="#_x0000_t202" style="position:absolute;left:0;text-align:left;margin-left:0;margin-top:227.4pt;width:311pt;height:.05pt;z-index:251679743;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" stroked="f">
                <v:textbox style="mso-fit-shape-to-text:t" inset="0,0,0,0">
                  <w:txbxContent>
                    <w:p w14:paraId="62F14488" w14:textId="4ACECFA8" w:rsidR="00C22297" w:rsidRPr="00975B65" w:rsidRDefault="00C22297" w:rsidP="00C837FD">
                      <w:pPr>
                        <w:pStyle w:val="Beschriftung"/>
                        <w:rPr>
                          <w:sz w:val="20"/>
                        </w:rPr>
                      </w:pPr>
                      <w:bookmarkStart w:id="34" w:name="_Toc41393922"/>
                      <w:r>
                        <w:t xml:space="preserve">Abbildung </w:t>
                      </w:r>
                      <w:r w:rsidR="006458A5">
                        <w:fldChar w:fldCharType="begin"/>
                      </w:r>
                      <w:r w:rsidR="006458A5">
                        <w:instrText xml:space="preserve"> SEQ Abbildung \* ARABIC </w:instrText>
                      </w:r>
                      <w:r w:rsidR="006458A5">
                        <w:fldChar w:fldCharType="separate"/>
                      </w:r>
                      <w:r w:rsidR="002803A6">
                        <w:rPr>
                          <w:noProof/>
                        </w:rPr>
                        <w:t>3</w:t>
                      </w:r>
                      <w:r w:rsidR="006458A5">
                        <w:rPr>
                          <w:noProof/>
                        </w:rPr>
                        <w:fldChar w:fldCharType="end"/>
                      </w:r>
                      <w:r>
                        <w:t xml:space="preserve">: Das optimale Portfolio in der Theori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34"/>
                      <w:r>
                        <w:fldChar w:fldCharType="end"/>
                      </w:r>
                    </w:p>
                  </w:txbxContent>
                </v:textbox>
                <w10:wrap type="topAndBottom" anchorx="margin"/>
              </v:shape>
            </w:pict>
          </mc:Fallback>
        </mc:AlternateContent>
      </w:r>
      <w:r w:rsidRPr="00717FE2">
        <w:rPr>
          <w:noProof/>
        </w:rPr>
        <w:drawing>
          <wp:anchor distT="0" distB="0" distL="114300" distR="114300" simplePos="0" relativeHeight="251678719" behindDoc="0" locked="0" layoutInCell="1" allowOverlap="1" wp14:anchorId="5FAA1C89" wp14:editId="6DD215DE">
            <wp:simplePos x="0" y="0"/>
            <wp:positionH relativeFrom="margin">
              <wp:align>left</wp:align>
            </wp:positionH>
            <wp:positionV relativeFrom="paragraph">
              <wp:posOffset>249555</wp:posOffset>
            </wp:positionV>
            <wp:extent cx="3865880" cy="2495550"/>
            <wp:effectExtent l="0" t="0" r="1270" b="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65880" cy="2495550"/>
                    </a:xfrm>
                    <a:prstGeom prst="rect">
                      <a:avLst/>
                    </a:prstGeom>
                  </pic:spPr>
                </pic:pic>
              </a:graphicData>
            </a:graphic>
            <wp14:sizeRelH relativeFrom="margin">
              <wp14:pctWidth>0</wp14:pctWidth>
            </wp14:sizeRelH>
            <wp14:sizeRelV relativeFrom="margin">
              <wp14:pctHeight>0</wp14:pctHeight>
            </wp14:sizeRelV>
          </wp:anchor>
        </w:drawing>
      </w:r>
    </w:p>
    <w:p w14:paraId="459AD07C" w14:textId="77777777" w:rsidR="00A117A5" w:rsidRDefault="00A117A5">
      <w:pPr>
        <w:spacing w:line="259" w:lineRule="auto"/>
        <w:jc w:val="left"/>
      </w:pPr>
      <w:r>
        <w:br w:type="page"/>
      </w:r>
    </w:p>
    <w:p w14:paraId="5F3CED0D" w14:textId="77777777" w:rsidR="00A117A5" w:rsidRDefault="00A117A5" w:rsidP="00A117A5">
      <w:pPr>
        <w:ind w:left="360"/>
      </w:pPr>
      <w:r>
        <w:rPr>
          <w:noProof/>
        </w:rPr>
        <w:lastRenderedPageBreak/>
        <w:drawing>
          <wp:inline distT="0" distB="0" distL="0" distR="0" wp14:anchorId="39CCD221" wp14:editId="01A5FDC8">
            <wp:extent cx="5759450" cy="362458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9450" cy="3624580"/>
                    </a:xfrm>
                    <a:prstGeom prst="rect">
                      <a:avLst/>
                    </a:prstGeom>
                  </pic:spPr>
                </pic:pic>
              </a:graphicData>
            </a:graphic>
          </wp:inline>
        </w:drawing>
      </w:r>
    </w:p>
    <w:p w14:paraId="3F5EFAEB" w14:textId="66A125A1" w:rsidR="00A117A5" w:rsidRDefault="00A117A5" w:rsidP="00A117A5">
      <w:pPr>
        <w:pStyle w:val="Beschriftung"/>
      </w:pPr>
      <w:bookmarkStart w:id="35" w:name="_Toc41393923"/>
      <w:r>
        <w:t xml:space="preserve">Abbildung </w:t>
      </w:r>
      <w:r w:rsidR="006458A5">
        <w:fldChar w:fldCharType="begin"/>
      </w:r>
      <w:r w:rsidR="006458A5">
        <w:instrText xml:space="preserve"> SEQ Abbildung \* ARABIC </w:instrText>
      </w:r>
      <w:r w:rsidR="006458A5">
        <w:fldChar w:fldCharType="separate"/>
      </w:r>
      <w:r w:rsidR="002803A6">
        <w:rPr>
          <w:noProof/>
        </w:rPr>
        <w:t>4</w:t>
      </w:r>
      <w:r w:rsidR="006458A5">
        <w:rPr>
          <w:noProof/>
        </w:rPr>
        <w:fldChar w:fldCharType="end"/>
      </w:r>
      <w:r>
        <w:t>: Chart des SMI von 1991 bis 2020 von Yahoo Finance</w:t>
      </w:r>
      <w:bookmarkEnd w:id="35"/>
    </w:p>
    <w:p w14:paraId="29DA438B" w14:textId="33994A34" w:rsidR="001B07F7" w:rsidRDefault="001B07F7">
      <w:pPr>
        <w:spacing w:line="259" w:lineRule="auto"/>
        <w:jc w:val="left"/>
      </w:pPr>
    </w:p>
    <w:p w14:paraId="355E0363" w14:textId="77777777" w:rsidR="00F115E1" w:rsidRDefault="00F115E1" w:rsidP="00F115E1">
      <w:r>
        <w:rPr>
          <w:noProof/>
        </w:rPr>
        <w:drawing>
          <wp:inline distT="0" distB="0" distL="0" distR="0" wp14:anchorId="60B44002" wp14:editId="7E08654A">
            <wp:extent cx="5759450" cy="3058795"/>
            <wp:effectExtent l="0" t="0" r="0" b="825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9450" cy="3058795"/>
                    </a:xfrm>
                    <a:prstGeom prst="rect">
                      <a:avLst/>
                    </a:prstGeom>
                  </pic:spPr>
                </pic:pic>
              </a:graphicData>
            </a:graphic>
          </wp:inline>
        </w:drawing>
      </w:r>
    </w:p>
    <w:p w14:paraId="72B4C946" w14:textId="754835F4" w:rsidR="00F115E1" w:rsidRDefault="00F115E1" w:rsidP="00F115E1">
      <w:pPr>
        <w:pStyle w:val="Beschriftung"/>
      </w:pPr>
      <w:bookmarkStart w:id="36" w:name="_Toc41393924"/>
      <w:r>
        <w:t xml:space="preserve">Abbildung </w:t>
      </w:r>
      <w:r w:rsidR="006458A5">
        <w:fldChar w:fldCharType="begin"/>
      </w:r>
      <w:r w:rsidR="006458A5">
        <w:instrText xml:space="preserve"> SEQ Abbildung \* ARABIC </w:instrText>
      </w:r>
      <w:r w:rsidR="006458A5">
        <w:fldChar w:fldCharType="separate"/>
      </w:r>
      <w:r w:rsidR="002803A6">
        <w:rPr>
          <w:noProof/>
        </w:rPr>
        <w:t>5</w:t>
      </w:r>
      <w:r w:rsidR="006458A5">
        <w:rPr>
          <w:noProof/>
        </w:rPr>
        <w:fldChar w:fldCharType="end"/>
      </w:r>
      <w:r>
        <w:t>: Performance alle</w:t>
      </w:r>
      <w:r w:rsidR="005553D7">
        <w:t>r</w:t>
      </w:r>
      <w:r>
        <w:t xml:space="preserve"> Aktien des SMI in den letzten 10 Jahren</w:t>
      </w:r>
      <w:bookmarkEnd w:id="36"/>
    </w:p>
    <w:p w14:paraId="56F2970A" w14:textId="77777777" w:rsidR="00840BA4" w:rsidRPr="00840BA4" w:rsidRDefault="00840BA4" w:rsidP="00840BA4"/>
    <w:p w14:paraId="1C9A7A3E" w14:textId="77777777" w:rsidR="00F115E1" w:rsidRDefault="00F115E1" w:rsidP="00F115E1">
      <w:r>
        <w:rPr>
          <w:noProof/>
        </w:rPr>
        <w:lastRenderedPageBreak/>
        <w:drawing>
          <wp:inline distT="0" distB="0" distL="0" distR="0" wp14:anchorId="2322BC8C" wp14:editId="06A819A9">
            <wp:extent cx="5759450" cy="276987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9450" cy="2769870"/>
                    </a:xfrm>
                    <a:prstGeom prst="rect">
                      <a:avLst/>
                    </a:prstGeom>
                  </pic:spPr>
                </pic:pic>
              </a:graphicData>
            </a:graphic>
          </wp:inline>
        </w:drawing>
      </w:r>
    </w:p>
    <w:p w14:paraId="6D506115" w14:textId="0105D2F7" w:rsidR="00F115E1" w:rsidRDefault="00F115E1" w:rsidP="00F115E1">
      <w:pPr>
        <w:pStyle w:val="Beschriftung"/>
      </w:pPr>
      <w:bookmarkStart w:id="37" w:name="_Toc41393925"/>
      <w:r>
        <w:t xml:space="preserve">Abbildung </w:t>
      </w:r>
      <w:r w:rsidR="006458A5">
        <w:fldChar w:fldCharType="begin"/>
      </w:r>
      <w:r w:rsidR="006458A5">
        <w:instrText xml:space="preserve"> SEQ Abbildung \* ARABIC </w:instrText>
      </w:r>
      <w:r w:rsidR="006458A5">
        <w:fldChar w:fldCharType="separate"/>
      </w:r>
      <w:r w:rsidR="002803A6">
        <w:rPr>
          <w:noProof/>
        </w:rPr>
        <w:t>6</w:t>
      </w:r>
      <w:r w:rsidR="006458A5">
        <w:rPr>
          <w:noProof/>
        </w:rPr>
        <w:fldChar w:fldCharType="end"/>
      </w:r>
      <w:r>
        <w:t xml:space="preserve">: </w:t>
      </w:r>
      <w:r w:rsidR="000A57E3">
        <w:t>Berechnete Effizienzkurve</w:t>
      </w:r>
      <w:r>
        <w:t xml:space="preserve"> des optimalen Portfolios</w:t>
      </w:r>
      <w:bookmarkEnd w:id="37"/>
    </w:p>
    <w:p w14:paraId="63E7092B" w14:textId="77777777" w:rsidR="00840BA4" w:rsidRPr="00840BA4" w:rsidRDefault="00840BA4" w:rsidP="00840BA4"/>
    <w:p w14:paraId="3FA94430" w14:textId="77777777" w:rsidR="00F115E1" w:rsidRDefault="00F115E1" w:rsidP="00F115E1">
      <w:r>
        <w:rPr>
          <w:noProof/>
        </w:rPr>
        <w:drawing>
          <wp:inline distT="0" distB="0" distL="0" distR="0" wp14:anchorId="79ED10DA" wp14:editId="16AC7EB3">
            <wp:extent cx="5759450" cy="3079115"/>
            <wp:effectExtent l="0" t="0" r="0" b="698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3079115"/>
                    </a:xfrm>
                    <a:prstGeom prst="rect">
                      <a:avLst/>
                    </a:prstGeom>
                  </pic:spPr>
                </pic:pic>
              </a:graphicData>
            </a:graphic>
          </wp:inline>
        </w:drawing>
      </w:r>
    </w:p>
    <w:p w14:paraId="5BA9AC18" w14:textId="02C8A4C8" w:rsidR="00F115E1" w:rsidRDefault="00F115E1" w:rsidP="00F115E1">
      <w:pPr>
        <w:pStyle w:val="Beschriftung"/>
      </w:pPr>
      <w:bookmarkStart w:id="38" w:name="_Toc41393926"/>
      <w:r>
        <w:t xml:space="preserve">Abbildung </w:t>
      </w:r>
      <w:r w:rsidR="006458A5">
        <w:fldChar w:fldCharType="begin"/>
      </w:r>
      <w:r w:rsidR="006458A5">
        <w:instrText xml:space="preserve"> SEQ Abbildung \* ARABIC </w:instrText>
      </w:r>
      <w:r w:rsidR="006458A5">
        <w:fldChar w:fldCharType="separate"/>
      </w:r>
      <w:r w:rsidR="002803A6">
        <w:rPr>
          <w:noProof/>
        </w:rPr>
        <w:t>7</w:t>
      </w:r>
      <w:r w:rsidR="006458A5">
        <w:rPr>
          <w:noProof/>
        </w:rPr>
        <w:fldChar w:fldCharType="end"/>
      </w:r>
      <w:r>
        <w:t xml:space="preserve">: </w:t>
      </w:r>
      <w:r w:rsidR="005553D7">
        <w:t>Kumulierter</w:t>
      </w:r>
      <w:r>
        <w:t xml:space="preserve"> Ertrag des optimalen Portfolios</w:t>
      </w:r>
      <w:bookmarkEnd w:id="38"/>
    </w:p>
    <w:p w14:paraId="7950845C" w14:textId="20F2BEE6" w:rsidR="00231C38" w:rsidRDefault="00231C38" w:rsidP="00231C38"/>
    <w:p w14:paraId="577797A4" w14:textId="77777777" w:rsidR="00231C38" w:rsidRDefault="00231C38" w:rsidP="00231C38">
      <w:r>
        <w:rPr>
          <w:noProof/>
        </w:rPr>
        <w:lastRenderedPageBreak/>
        <w:drawing>
          <wp:inline distT="0" distB="0" distL="0" distR="0" wp14:anchorId="257ACB99" wp14:editId="72E17389">
            <wp:extent cx="5759450" cy="3423920"/>
            <wp:effectExtent l="0" t="0" r="0" b="508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9450" cy="3423920"/>
                    </a:xfrm>
                    <a:prstGeom prst="rect">
                      <a:avLst/>
                    </a:prstGeom>
                  </pic:spPr>
                </pic:pic>
              </a:graphicData>
            </a:graphic>
          </wp:inline>
        </w:drawing>
      </w:r>
    </w:p>
    <w:p w14:paraId="2201432D" w14:textId="67A59F6B" w:rsidR="00231C38" w:rsidRDefault="00231C38" w:rsidP="00231C38">
      <w:pPr>
        <w:pStyle w:val="Beschriftung"/>
      </w:pPr>
      <w:bookmarkStart w:id="39" w:name="_Toc41393927"/>
      <w:r>
        <w:t xml:space="preserve">Abbildung </w:t>
      </w:r>
      <w:r w:rsidR="006458A5">
        <w:fldChar w:fldCharType="begin"/>
      </w:r>
      <w:r w:rsidR="006458A5">
        <w:instrText xml:space="preserve"> SEQ Abbildung \* ARABIC </w:instrText>
      </w:r>
      <w:r w:rsidR="006458A5">
        <w:fldChar w:fldCharType="separate"/>
      </w:r>
      <w:r w:rsidR="002803A6">
        <w:rPr>
          <w:noProof/>
        </w:rPr>
        <w:t>8</w:t>
      </w:r>
      <w:r w:rsidR="006458A5">
        <w:rPr>
          <w:noProof/>
        </w:rPr>
        <w:fldChar w:fldCharType="end"/>
      </w:r>
      <w:r>
        <w:t>: PACF des optimalen Portfolios</w:t>
      </w:r>
      <w:bookmarkEnd w:id="39"/>
    </w:p>
    <w:p w14:paraId="0A58CD7F" w14:textId="77777777" w:rsidR="00840BA4" w:rsidRPr="00840BA4" w:rsidRDefault="00840BA4" w:rsidP="00840BA4"/>
    <w:p w14:paraId="72E2429B" w14:textId="77777777" w:rsidR="00F115E1" w:rsidRDefault="00F115E1" w:rsidP="00F115E1">
      <w:r>
        <w:rPr>
          <w:noProof/>
        </w:rPr>
        <w:drawing>
          <wp:inline distT="0" distB="0" distL="0" distR="0" wp14:anchorId="7285441C" wp14:editId="7D92D104">
            <wp:extent cx="5759450" cy="175641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1756410"/>
                    </a:xfrm>
                    <a:prstGeom prst="rect">
                      <a:avLst/>
                    </a:prstGeom>
                  </pic:spPr>
                </pic:pic>
              </a:graphicData>
            </a:graphic>
          </wp:inline>
        </w:drawing>
      </w:r>
    </w:p>
    <w:p w14:paraId="6D223C14" w14:textId="084C889F" w:rsidR="00F115E1" w:rsidRDefault="00F115E1" w:rsidP="00F115E1">
      <w:pPr>
        <w:pStyle w:val="Beschriftung"/>
      </w:pPr>
      <w:bookmarkStart w:id="40" w:name="_Toc41393928"/>
      <w:r>
        <w:t xml:space="preserve">Abbildung </w:t>
      </w:r>
      <w:r w:rsidR="006458A5">
        <w:fldChar w:fldCharType="begin"/>
      </w:r>
      <w:r w:rsidR="006458A5">
        <w:instrText xml:space="preserve"> SEQ Abbildung \* ARABIC </w:instrText>
      </w:r>
      <w:r w:rsidR="006458A5">
        <w:fldChar w:fldCharType="separate"/>
      </w:r>
      <w:r w:rsidR="002803A6">
        <w:rPr>
          <w:noProof/>
        </w:rPr>
        <w:t>9</w:t>
      </w:r>
      <w:r w:rsidR="006458A5">
        <w:rPr>
          <w:noProof/>
        </w:rPr>
        <w:fldChar w:fldCharType="end"/>
      </w:r>
      <w:r>
        <w:t xml:space="preserve">: </w:t>
      </w:r>
      <w:r w:rsidR="005553D7">
        <w:t>Residuen</w:t>
      </w:r>
      <w:r>
        <w:t xml:space="preserve"> des optimalen Portfolios</w:t>
      </w:r>
      <w:bookmarkEnd w:id="40"/>
    </w:p>
    <w:p w14:paraId="4BE26C61" w14:textId="77777777" w:rsidR="00840BA4" w:rsidRPr="00840BA4" w:rsidRDefault="00840BA4" w:rsidP="00840BA4"/>
    <w:p w14:paraId="69F61E82" w14:textId="0C29732F" w:rsidR="00F115E1" w:rsidRDefault="00E324BA" w:rsidP="00F115E1">
      <w:r>
        <w:rPr>
          <w:noProof/>
        </w:rPr>
        <w:lastRenderedPageBreak/>
        <w:drawing>
          <wp:inline distT="0" distB="0" distL="0" distR="0" wp14:anchorId="2D348A46" wp14:editId="4AD2ECD2">
            <wp:extent cx="5759450" cy="328422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3284220"/>
                    </a:xfrm>
                    <a:prstGeom prst="rect">
                      <a:avLst/>
                    </a:prstGeom>
                  </pic:spPr>
                </pic:pic>
              </a:graphicData>
            </a:graphic>
          </wp:inline>
        </w:drawing>
      </w:r>
    </w:p>
    <w:p w14:paraId="21FD44CF" w14:textId="463B3FD4" w:rsidR="00F115E1" w:rsidRDefault="00F115E1" w:rsidP="00F115E1">
      <w:pPr>
        <w:pStyle w:val="Beschriftung"/>
      </w:pPr>
      <w:bookmarkStart w:id="41" w:name="_Toc41393929"/>
      <w:r>
        <w:t xml:space="preserve">Abbildung </w:t>
      </w:r>
      <w:r w:rsidR="006458A5">
        <w:fldChar w:fldCharType="begin"/>
      </w:r>
      <w:r w:rsidR="006458A5">
        <w:instrText xml:space="preserve"> SEQ Abbildung \</w:instrText>
      </w:r>
      <w:r w:rsidR="006458A5">
        <w:instrText xml:space="preserve">* ARABIC </w:instrText>
      </w:r>
      <w:r w:rsidR="006458A5">
        <w:fldChar w:fldCharType="separate"/>
      </w:r>
      <w:r w:rsidR="002803A6">
        <w:rPr>
          <w:noProof/>
        </w:rPr>
        <w:t>10</w:t>
      </w:r>
      <w:r w:rsidR="006458A5">
        <w:rPr>
          <w:noProof/>
        </w:rPr>
        <w:fldChar w:fldCharType="end"/>
      </w:r>
      <w:r>
        <w:t>: Ausblick/Vorhersage des optimalen Portfolios</w:t>
      </w:r>
      <w:bookmarkEnd w:id="41"/>
    </w:p>
    <w:p w14:paraId="548E9EA6" w14:textId="403354A8" w:rsidR="00FE4FF9" w:rsidRDefault="00FE4FF9" w:rsidP="00FE4FF9"/>
    <w:p w14:paraId="0C4383AE" w14:textId="44FDC1FB" w:rsidR="00AB783F" w:rsidRDefault="00C31C00" w:rsidP="00FE4FF9">
      <w:r>
        <w:rPr>
          <w:noProof/>
        </w:rPr>
        <w:drawing>
          <wp:inline distT="0" distB="0" distL="0" distR="0" wp14:anchorId="56079AC4" wp14:editId="328B3AF0">
            <wp:extent cx="5759450" cy="3667125"/>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9450" cy="3667125"/>
                    </a:xfrm>
                    <a:prstGeom prst="rect">
                      <a:avLst/>
                    </a:prstGeom>
                  </pic:spPr>
                </pic:pic>
              </a:graphicData>
            </a:graphic>
          </wp:inline>
        </w:drawing>
      </w:r>
    </w:p>
    <w:p w14:paraId="68EFC978" w14:textId="0FD5D678" w:rsidR="00AB783F" w:rsidRPr="00FE4FF9" w:rsidRDefault="00AB783F" w:rsidP="00AB783F">
      <w:pPr>
        <w:pStyle w:val="Beschriftung"/>
      </w:pPr>
      <w:bookmarkStart w:id="42" w:name="_Toc41393930"/>
      <w:r>
        <w:t xml:space="preserve">Abbildung </w:t>
      </w:r>
      <w:r w:rsidR="006458A5">
        <w:fldChar w:fldCharType="begin"/>
      </w:r>
      <w:r w:rsidR="006458A5">
        <w:instrText xml:space="preserve"> SEQ Abbildung \* ARABIC </w:instrText>
      </w:r>
      <w:r w:rsidR="006458A5">
        <w:fldChar w:fldCharType="separate"/>
      </w:r>
      <w:r w:rsidR="002803A6">
        <w:rPr>
          <w:noProof/>
        </w:rPr>
        <w:t>11</w:t>
      </w:r>
      <w:r w:rsidR="006458A5">
        <w:rPr>
          <w:noProof/>
        </w:rPr>
        <w:fldChar w:fldCharType="end"/>
      </w:r>
      <w:r>
        <w:t>: Vergleich Performance zwischen SMI und optimalen Portfolio</w:t>
      </w:r>
      <w:bookmarkEnd w:id="42"/>
    </w:p>
    <w:p w14:paraId="711ED42C" w14:textId="5C41EA04" w:rsidR="00417804" w:rsidRDefault="00417804">
      <w:pPr>
        <w:spacing w:line="259" w:lineRule="auto"/>
        <w:jc w:val="left"/>
      </w:pPr>
      <w:r>
        <w:br w:type="page"/>
      </w:r>
    </w:p>
    <w:p w14:paraId="1907B45C" w14:textId="492024CC" w:rsidR="008533B3" w:rsidRDefault="008533B3" w:rsidP="00614985">
      <w:pPr>
        <w:pStyle w:val="berschrift2"/>
        <w:numPr>
          <w:ilvl w:val="0"/>
          <w:numId w:val="16"/>
        </w:numPr>
      </w:pPr>
      <w:bookmarkStart w:id="43" w:name="_Toc41393917"/>
      <w:r>
        <w:lastRenderedPageBreak/>
        <w:t>Formelsammlung</w:t>
      </w:r>
      <w:r w:rsidR="001544AC">
        <w:t xml:space="preserve"> adaptiert von E. </w:t>
      </w:r>
      <w:proofErr w:type="spellStart"/>
      <w:r w:rsidR="001544AC" w:rsidRPr="001544AC">
        <w:t>Mondello</w:t>
      </w:r>
      <w:proofErr w:type="spellEnd"/>
      <w:r w:rsidR="001544AC" w:rsidRPr="001544AC">
        <w:t xml:space="preserve"> </w:t>
      </w:r>
      <w:r w:rsidR="001544AC" w:rsidRPr="001544AC">
        <w:fldChar w:fldCharType="begin" w:fldLock="1"/>
      </w:r>
      <w:r w:rsidR="00BF401C">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eviouslyFormattedCitation":"(Mondello, 2015)"},"properties":{"noteIndex":0},"schema":"https://github.com/citation-style-language/schema/raw/master/csl-citation.json"}</w:instrText>
      </w:r>
      <w:r w:rsidR="001544AC" w:rsidRPr="001544AC">
        <w:fldChar w:fldCharType="separate"/>
      </w:r>
      <w:r w:rsidR="001544AC" w:rsidRPr="001544AC">
        <w:rPr>
          <w:noProof/>
        </w:rPr>
        <w:t>(2015)</w:t>
      </w:r>
      <w:bookmarkEnd w:id="43"/>
      <w:r w:rsidR="001544AC" w:rsidRPr="001544AC">
        <w:fldChar w:fldCharType="end"/>
      </w:r>
    </w:p>
    <w:p w14:paraId="7A00CE1D" w14:textId="55DCA55F" w:rsidR="008533B3" w:rsidRPr="008533B3" w:rsidRDefault="00AB615E" w:rsidP="008533B3">
      <w:pPr>
        <w:rPr>
          <w:rFonts w:eastAsiaTheme="majorEastAsia" w:cstheme="majorBidi"/>
        </w:rPr>
      </w:pPr>
      <m:oMath>
        <m:r>
          <m:rPr>
            <m:sty m:val="bi"/>
          </m:rPr>
          <w:rPr>
            <w:rFonts w:ascii="Cambria Math" w:hAnsi="Cambria Math"/>
          </w:rPr>
          <m:t>Periodische Rendite einer Aktie</m:t>
        </m:r>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100</m:t>
        </m:r>
      </m:oMath>
      <w:r w:rsidR="008533B3">
        <w:rPr>
          <w:rFonts w:eastAsiaTheme="majorEastAsia" w:cstheme="majorBidi"/>
        </w:rPr>
        <w:t xml:space="preserve"> </w:t>
      </w:r>
    </w:p>
    <w:p w14:paraId="483BEF77" w14:textId="3D523385" w:rsidR="008977E4" w:rsidRDefault="006458A5" w:rsidP="008977E4">
      <w:pPr>
        <w:rPr>
          <w:rFonts w:eastAsiaTheme="majorEastAsia" w:cstheme="majorBidi"/>
        </w:rPr>
      </w:pP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Aktienkurs zum Zeitpunkt t; </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 xml:space="preserve">:Aktienkurs der letzten Periode; </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Dividende zum Zeitpunkt t</m:t>
        </m:r>
      </m:oMath>
      <w:r w:rsidR="008533B3">
        <w:rPr>
          <w:rFonts w:eastAsiaTheme="majorEastAsia" w:cstheme="majorBidi"/>
        </w:rPr>
        <w:t xml:space="preserve"> </w:t>
      </w:r>
    </w:p>
    <w:p w14:paraId="2A7F99E3" w14:textId="77777777" w:rsidR="008977E4" w:rsidRDefault="008977E4" w:rsidP="008977E4">
      <w:pPr>
        <w:rPr>
          <w:rFonts w:eastAsiaTheme="majorEastAsia" w:cstheme="majorBidi"/>
        </w:rPr>
      </w:pPr>
    </w:p>
    <w:p w14:paraId="47F5FF31" w14:textId="0C7B126C" w:rsidR="002A2AA1" w:rsidRDefault="00AB615E" w:rsidP="008977E4">
      <w:pPr>
        <w:rPr>
          <w:rFonts w:eastAsiaTheme="majorEastAsia" w:cstheme="majorBidi"/>
        </w:rPr>
      </w:pPr>
      <m:oMath>
        <m:r>
          <m:rPr>
            <m:sty m:val="bi"/>
          </m:rPr>
          <w:rPr>
            <w:rFonts w:ascii="Cambria Math" w:hAnsi="Cambria Math"/>
          </w:rPr>
          <m:t>Standardabweichung einer Aktie</m:t>
        </m:r>
        <m:r>
          <w:rPr>
            <w:rFonts w:ascii="Cambria Math" w:hAnsi="Cambria Math"/>
          </w:rPr>
          <m:t>=σ=</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1</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μ</m:t>
                        </m:r>
                      </m:e>
                    </m:d>
                  </m:e>
                  <m:sup>
                    <m:r>
                      <w:rPr>
                        <w:rFonts w:ascii="Cambria Math" w:hAnsi="Cambria Math"/>
                      </w:rPr>
                      <m:t>2</m:t>
                    </m:r>
                  </m:sup>
                </m:sSup>
              </m:e>
            </m:nary>
          </m:e>
        </m:rad>
      </m:oMath>
      <w:r w:rsidR="008977E4">
        <w:rPr>
          <w:rFonts w:eastAsiaTheme="majorEastAsia" w:cstheme="majorBidi"/>
        </w:rPr>
        <w:t xml:space="preserve"> </w:t>
      </w:r>
    </w:p>
    <w:p w14:paraId="2800108D" w14:textId="7DCBFE08" w:rsidR="008977E4" w:rsidRPr="008977E4" w:rsidRDefault="00AB615E" w:rsidP="008977E4">
      <w:pPr>
        <w:rPr>
          <w:rFonts w:eastAsiaTheme="majorEastAsia" w:cstheme="majorBidi"/>
        </w:rPr>
      </w:pPr>
      <m:oMath>
        <m:r>
          <m:rPr>
            <m:sty m:val="bi"/>
          </m:rPr>
          <w:rPr>
            <w:rFonts w:ascii="Cambria Math" w:eastAsiaTheme="majorEastAsia" w:hAnsi="Cambria Math" w:cstheme="majorBidi"/>
          </w:rPr>
          <m:t>Erwartete Rendite einer Aktie</m:t>
        </m:r>
        <m:r>
          <w:rPr>
            <w:rFonts w:ascii="Cambria Math" w:eastAsiaTheme="majorEastAsia" w:hAnsi="Cambria Math" w:cstheme="majorBidi"/>
          </w:rPr>
          <m:t>=</m:t>
        </m:r>
        <m:r>
          <w:rPr>
            <w:rFonts w:ascii="Cambria Math" w:hAnsi="Cambria Math"/>
          </w:rPr>
          <m:t>μ=</m:t>
        </m:r>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b>
              <m:sSubPr>
                <m:ctrlPr>
                  <w:rPr>
                    <w:rFonts w:ascii="Cambria Math" w:hAnsi="Cambria Math"/>
                    <w:i/>
                  </w:rPr>
                </m:ctrlPr>
              </m:sSubPr>
              <m:e>
                <m:r>
                  <w:rPr>
                    <w:rFonts w:ascii="Cambria Math" w:hAnsi="Cambria Math"/>
                  </w:rPr>
                  <m:t>r</m:t>
                </m:r>
              </m:e>
              <m:sub>
                <m:r>
                  <w:rPr>
                    <w:rFonts w:ascii="Cambria Math" w:hAnsi="Cambria Math"/>
                  </w:rPr>
                  <m:t>i</m:t>
                </m:r>
              </m:sub>
            </m:sSub>
          </m:e>
        </m:nary>
      </m:oMath>
      <w:r w:rsidR="008977E4">
        <w:rPr>
          <w:rFonts w:eastAsiaTheme="minorEastAsia"/>
        </w:rPr>
        <w:t xml:space="preserve"> </w:t>
      </w:r>
    </w:p>
    <w:p w14:paraId="6673E744" w14:textId="192D69E9" w:rsidR="008977E4" w:rsidRDefault="008977E4" w:rsidP="008977E4">
      <w:pPr>
        <w:rPr>
          <w:rFonts w:eastAsiaTheme="majorEastAsia" w:cstheme="majorBidi"/>
        </w:rPr>
      </w:pPr>
      <m:oMath>
        <m:r>
          <w:rPr>
            <w:rFonts w:ascii="Cambria Math" w:hAnsi="Cambria Math"/>
          </w:rPr>
          <m:t xml:space="preserve">T:Anzahl Perioden </m:t>
        </m:r>
        <m:d>
          <m:dPr>
            <m:ctrlPr>
              <w:rPr>
                <w:rFonts w:ascii="Cambria Math" w:hAnsi="Cambria Math"/>
                <w:i/>
              </w:rPr>
            </m:ctrlPr>
          </m:dPr>
          <m:e>
            <m:r>
              <w:rPr>
                <w:rFonts w:ascii="Cambria Math" w:hAnsi="Cambria Math"/>
              </w:rPr>
              <m:t>oder Renditen</m:t>
            </m:r>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tatsächliche Rendite zum Zeitpunkt i</m:t>
        </m:r>
      </m:oMath>
      <w:r w:rsidR="00026E2A">
        <w:rPr>
          <w:rFonts w:eastAsiaTheme="majorEastAsia" w:cstheme="majorBidi"/>
        </w:rPr>
        <w:t xml:space="preserve"> </w:t>
      </w:r>
    </w:p>
    <w:p w14:paraId="3C6DCBE5" w14:textId="43FF6A49" w:rsidR="008977E4" w:rsidRDefault="008977E4" w:rsidP="008533B3"/>
    <w:p w14:paraId="1E4FC9F0" w14:textId="2CA6304E" w:rsidR="002A2AA1" w:rsidRDefault="00AB615E" w:rsidP="002A2AA1">
      <w:pPr>
        <w:rPr>
          <w:rFonts w:eastAsiaTheme="minorEastAsia"/>
        </w:rPr>
      </w:pPr>
      <m:oMath>
        <m:r>
          <m:rPr>
            <m:sty m:val="bi"/>
          </m:rPr>
          <w:rPr>
            <w:rFonts w:ascii="Cambria Math" w:eastAsiaTheme="minorEastAsia" w:hAnsi="Cambria Math"/>
          </w:rPr>
          <m:t>Erwartete Rendite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μ</m:t>
            </m:r>
          </m:e>
          <m:sub>
            <m:r>
              <w:rPr>
                <w:rFonts w:ascii="Cambria Math" w:eastAsiaTheme="minorEastAsia" w:hAnsi="Cambria Math"/>
              </w:rPr>
              <m:t>P</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e>
        </m:nary>
      </m:oMath>
      <w:r w:rsidR="002A2AA1">
        <w:rPr>
          <w:rFonts w:eastAsiaTheme="minorEastAsia"/>
        </w:rPr>
        <w:t xml:space="preserve"> </w:t>
      </w:r>
    </w:p>
    <w:p w14:paraId="0FCC0FFF" w14:textId="5C68AE4E" w:rsidR="002A2AA1" w:rsidRDefault="007B18E6" w:rsidP="002A2AA1">
      <w:pPr>
        <w:rPr>
          <w:rFonts w:eastAsiaTheme="majorEastAsia" w:cstheme="majorBidi"/>
        </w:rPr>
      </w:pPr>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Gewicht der Aktie i;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erwartete Rendite der Aktie i</m:t>
        </m:r>
      </m:oMath>
      <w:r w:rsidR="002A2AA1">
        <w:rPr>
          <w:rFonts w:eastAsiaTheme="majorEastAsia" w:cstheme="majorBidi"/>
        </w:rPr>
        <w:t xml:space="preserve"> </w:t>
      </w:r>
    </w:p>
    <w:p w14:paraId="389D4B63" w14:textId="5B0292BB" w:rsidR="00053818" w:rsidRDefault="00053818" w:rsidP="008533B3"/>
    <w:p w14:paraId="6D86A3C2" w14:textId="613FA769" w:rsidR="00004E30" w:rsidRPr="00004E30" w:rsidRDefault="00AB615E" w:rsidP="00004E30">
      <w:pPr>
        <w:rPr>
          <w:rFonts w:eastAsiaTheme="minorEastAsia"/>
        </w:rPr>
      </w:pPr>
      <m:oMath>
        <m:r>
          <m:rPr>
            <m:sty m:val="bi"/>
          </m:rPr>
          <w:rPr>
            <w:rFonts w:ascii="Cambria Math" w:eastAsiaTheme="minorEastAsia" w:hAnsi="Cambria Math"/>
          </w:rPr>
          <m:t>Standardabweichung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r>
          <w:rPr>
            <w:rFonts w:ascii="Cambria Math" w:eastAsiaTheme="minorEastAsia" w:hAnsi="Cambria Math"/>
          </w:rPr>
          <m:t>=</m:t>
        </m:r>
        <m:rad>
          <m:radPr>
            <m:degHide m:val="1"/>
            <m:ctrlPr>
              <w:rPr>
                <w:rFonts w:ascii="Cambria Math" w:eastAsiaTheme="minorEastAsia" w:hAnsi="Cambria Math"/>
                <w:i/>
              </w:rPr>
            </m:ctrlPr>
          </m:radPr>
          <m:deg/>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r>
                  <w:rPr>
                    <w:rFonts w:ascii="Cambria Math" w:eastAsiaTheme="minorEastAsia" w:hAnsi="Cambria Math"/>
                  </w:rPr>
                  <m:t>+2</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nary>
                      <m:naryPr>
                        <m:chr m:val="∑"/>
                        <m:limLoc m:val="undOvr"/>
                        <m:ctrlPr>
                          <w:rPr>
                            <w:rFonts w:ascii="Cambria Math" w:eastAsiaTheme="minorEastAsia" w:hAnsi="Cambria Math"/>
                            <w:i/>
                          </w:rPr>
                        </m:ctrlPr>
                      </m:naryPr>
                      <m:sub>
                        <m:r>
                          <w:rPr>
                            <w:rFonts w:ascii="Cambria Math" w:eastAsiaTheme="minorEastAsia" w:hAnsi="Cambria Math"/>
                          </w:rPr>
                          <m:t>j=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e>
                    </m:nary>
                  </m:e>
                </m:nary>
              </m:e>
            </m:nary>
          </m:e>
        </m:rad>
      </m:oMath>
      <w:r w:rsidR="00004E30">
        <w:rPr>
          <w:rFonts w:eastAsiaTheme="minorEastAsia"/>
        </w:rPr>
        <w:t xml:space="preserve"> </w:t>
      </w:r>
    </w:p>
    <w:p w14:paraId="073B2F6F" w14:textId="786DC380" w:rsidR="00004E30" w:rsidRDefault="005E60B0" w:rsidP="00004E30">
      <w:pPr>
        <w:rPr>
          <w:rFonts w:eastAsiaTheme="minorEastAsia"/>
        </w:rPr>
      </w:pPr>
      <m:oMath>
        <m:r>
          <m:rPr>
            <m:sty m:val="bi"/>
          </m:rPr>
          <w:rPr>
            <w:rFonts w:ascii="Cambria Math" w:eastAsiaTheme="minorEastAsia" w:hAnsi="Cambria Math"/>
          </w:rPr>
          <m:t>Kovarianz zwischen mehreren Aktie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r w:rsidR="00004E30">
        <w:rPr>
          <w:rFonts w:eastAsiaTheme="minorEastAsia"/>
        </w:rPr>
        <w:t xml:space="preserve"> </w:t>
      </w:r>
    </w:p>
    <w:p w14:paraId="62665004" w14:textId="77777777" w:rsidR="00F80E61" w:rsidRPr="00F80E61" w:rsidRDefault="00004E30" w:rsidP="00004E30">
      <w:pPr>
        <w:rPr>
          <w:rFonts w:eastAsiaTheme="minorEastAsia"/>
        </w:rPr>
      </w:pPr>
      <m:oMathPara>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Gewicht der Aktie i;</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Gewicht der Aktie j;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 xml:space="preserve">:Standardabweichung der Aktie i; </m:t>
          </m:r>
        </m:oMath>
      </m:oMathPara>
    </w:p>
    <w:p w14:paraId="359694D6" w14:textId="536D0C90" w:rsidR="00004E30" w:rsidRDefault="006458A5" w:rsidP="00004E30">
      <w:pPr>
        <w:rPr>
          <w:rFonts w:eastAsiaTheme="majorEastAsia" w:cstheme="majorBidi"/>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r>
          <w:rPr>
            <w:rFonts w:ascii="Cambria Math" w:eastAsiaTheme="minorEastAsia" w:hAnsi="Cambria Math"/>
          </w:rPr>
          <m:t xml:space="preserve">:Standardabweichung der Aktie j;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r>
          <w:rPr>
            <w:rFonts w:ascii="Cambria Math" w:eastAsiaTheme="minorEastAsia" w:hAnsi="Cambria Math"/>
          </w:rPr>
          <m:t>:Wahrscheinlichkeit für das Eintreten des Szenarios i,j</m:t>
        </m:r>
      </m:oMath>
      <w:r w:rsidR="00004E30">
        <w:rPr>
          <w:rFonts w:eastAsiaTheme="majorEastAsia" w:cstheme="majorBidi"/>
        </w:rPr>
        <w:t xml:space="preserve"> </w:t>
      </w:r>
    </w:p>
    <w:p w14:paraId="0CC3F28B" w14:textId="046FDD47" w:rsidR="00004E30" w:rsidRDefault="00004E30" w:rsidP="008533B3"/>
    <w:p w14:paraId="5288AEF4" w14:textId="5B846F7B" w:rsidR="003C61DF" w:rsidRDefault="00417804" w:rsidP="008533B3">
      <w:pPr>
        <w:rPr>
          <w:rFonts w:eastAsiaTheme="minorEastAsia"/>
        </w:rPr>
      </w:pPr>
      <m:oMath>
        <m:r>
          <m:rPr>
            <m:sty m:val="bi"/>
          </m:rPr>
          <w:rPr>
            <w:rFonts w:ascii="Cambria Math" w:hAnsi="Cambria Math"/>
          </w:rPr>
          <m:t>Nutzen einer Aktie</m:t>
        </m:r>
        <m:r>
          <w:rPr>
            <w:rFonts w:ascii="Cambria Math" w:hAnsi="Cambria Math"/>
          </w:rPr>
          <m:t>=U=μ-</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t>
      </w:r>
      <m:oMath>
        <m:r>
          <m:rPr>
            <m:sty m:val="p"/>
          </m:rPr>
          <w:rPr>
            <w:rFonts w:ascii="Cambria Math" w:eastAsiaTheme="minorEastAsia" w:hAnsi="Cambria Math"/>
          </w:rPr>
          <w:br/>
        </m:r>
        <m:r>
          <w:rPr>
            <w:rFonts w:ascii="Cambria Math" w:eastAsiaTheme="minorEastAsia" w:hAnsi="Cambria Math"/>
          </w:rPr>
          <m:t xml:space="preserve">A:Grad der Risikoaversion des Investors; </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Varianz der Renditen</m:t>
        </m:r>
      </m:oMath>
      <w:r w:rsidR="003C61DF">
        <w:rPr>
          <w:rFonts w:eastAsiaTheme="minorEastAsia"/>
        </w:rPr>
        <w:t xml:space="preserve"> </w:t>
      </w:r>
    </w:p>
    <w:p w14:paraId="02B5AE55" w14:textId="77777777" w:rsidR="003C61DF" w:rsidRDefault="003C61DF">
      <w:pPr>
        <w:spacing w:line="259" w:lineRule="auto"/>
        <w:jc w:val="left"/>
        <w:rPr>
          <w:rFonts w:eastAsiaTheme="minorEastAsia"/>
        </w:rPr>
      </w:pPr>
      <w:r>
        <w:rPr>
          <w:rFonts w:eastAsiaTheme="minorEastAsia"/>
        </w:rPr>
        <w:br w:type="page"/>
      </w:r>
    </w:p>
    <w:p w14:paraId="6413FF55" w14:textId="34698D39" w:rsidR="00722337" w:rsidRDefault="00722337" w:rsidP="003C61DF">
      <w:pPr>
        <w:pStyle w:val="berschrift2"/>
        <w:numPr>
          <w:ilvl w:val="0"/>
          <w:numId w:val="16"/>
        </w:numPr>
      </w:pPr>
      <w:bookmarkStart w:id="44" w:name="_Toc41393918"/>
      <w:r>
        <w:lastRenderedPageBreak/>
        <w:t>R-Code</w:t>
      </w:r>
      <w:bookmarkEnd w:id="44"/>
    </w:p>
    <w:p w14:paraId="551077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quantmod</w:t>
      </w:r>
      <w:proofErr w:type="spellEnd"/>
      <w:r w:rsidRPr="002D7BC0">
        <w:rPr>
          <w:rFonts w:ascii="Courier New" w:hAnsi="Courier New" w:cs="Courier New"/>
          <w:sz w:val="16"/>
          <w:szCs w:val="16"/>
        </w:rPr>
        <w:t>")</w:t>
      </w:r>
    </w:p>
    <w:p w14:paraId="73B885E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Analytics</w:t>
      </w:r>
      <w:proofErr w:type="spellEnd"/>
      <w:r w:rsidRPr="002D7BC0">
        <w:rPr>
          <w:rFonts w:ascii="Courier New" w:hAnsi="Courier New" w:cs="Courier New"/>
          <w:sz w:val="16"/>
          <w:szCs w:val="16"/>
        </w:rPr>
        <w:t>")</w:t>
      </w:r>
    </w:p>
    <w:p w14:paraId="08F70F7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erformanceAnalytics</w:t>
      </w:r>
      <w:proofErr w:type="spellEnd"/>
      <w:r w:rsidRPr="002D7BC0">
        <w:rPr>
          <w:rFonts w:ascii="Courier New" w:hAnsi="Courier New" w:cs="Courier New"/>
          <w:sz w:val="16"/>
          <w:szCs w:val="16"/>
        </w:rPr>
        <w:t>")</w:t>
      </w:r>
    </w:p>
    <w:p w14:paraId="0918585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ROI")</w:t>
      </w:r>
    </w:p>
    <w:p w14:paraId="0602BA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ggplot2")</w:t>
      </w:r>
    </w:p>
    <w:p w14:paraId="31B4155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dplyr</w:t>
      </w:r>
      <w:proofErr w:type="spellEnd"/>
      <w:r w:rsidRPr="002D7BC0">
        <w:rPr>
          <w:rFonts w:ascii="Courier New" w:hAnsi="Courier New" w:cs="Courier New"/>
          <w:sz w:val="16"/>
          <w:szCs w:val="16"/>
        </w:rPr>
        <w:t>")</w:t>
      </w:r>
    </w:p>
    <w:p w14:paraId="64A3941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forecast</w:t>
      </w:r>
      <w:proofErr w:type="spellEnd"/>
      <w:r w:rsidRPr="002D7BC0">
        <w:rPr>
          <w:rFonts w:ascii="Courier New" w:hAnsi="Courier New" w:cs="Courier New"/>
          <w:sz w:val="16"/>
          <w:szCs w:val="16"/>
        </w:rPr>
        <w:t>")</w:t>
      </w:r>
    </w:p>
    <w:p w14:paraId="7275A00E" w14:textId="77777777" w:rsidR="002D7BC0" w:rsidRPr="002D7BC0" w:rsidRDefault="002D7BC0" w:rsidP="002D7BC0">
      <w:pPr>
        <w:rPr>
          <w:rFonts w:ascii="Courier New" w:hAnsi="Courier New" w:cs="Courier New"/>
          <w:sz w:val="16"/>
          <w:szCs w:val="16"/>
        </w:rPr>
      </w:pPr>
    </w:p>
    <w:p w14:paraId="258A2788"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quantmod</w:t>
      </w:r>
      <w:proofErr w:type="spellEnd"/>
      <w:r w:rsidRPr="002D7BC0">
        <w:rPr>
          <w:rFonts w:ascii="Courier New" w:hAnsi="Courier New" w:cs="Courier New"/>
          <w:sz w:val="16"/>
          <w:szCs w:val="16"/>
        </w:rPr>
        <w:t>)</w:t>
      </w:r>
    </w:p>
    <w:p w14:paraId="401B5C5B"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ortfolioAnalytics</w:t>
      </w:r>
      <w:proofErr w:type="spellEnd"/>
      <w:r w:rsidRPr="002D7BC0">
        <w:rPr>
          <w:rFonts w:ascii="Courier New" w:hAnsi="Courier New" w:cs="Courier New"/>
          <w:sz w:val="16"/>
          <w:szCs w:val="16"/>
        </w:rPr>
        <w:t>)</w:t>
      </w:r>
    </w:p>
    <w:p w14:paraId="74B2E1A0"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erformanceAnalytics</w:t>
      </w:r>
      <w:proofErr w:type="spellEnd"/>
      <w:r w:rsidRPr="002D7BC0">
        <w:rPr>
          <w:rFonts w:ascii="Courier New" w:hAnsi="Courier New" w:cs="Courier New"/>
          <w:sz w:val="16"/>
          <w:szCs w:val="16"/>
        </w:rPr>
        <w:t>)</w:t>
      </w:r>
    </w:p>
    <w:p w14:paraId="0D86BDC6"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ROI)</w:t>
      </w:r>
    </w:p>
    <w:p w14:paraId="052B1825"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library</w:t>
      </w:r>
      <w:proofErr w:type="spellEnd"/>
      <w:r w:rsidRPr="002D7BC0">
        <w:rPr>
          <w:rFonts w:ascii="Courier New" w:hAnsi="Courier New" w:cs="Courier New"/>
          <w:sz w:val="16"/>
          <w:szCs w:val="16"/>
        </w:rPr>
        <w:t>(ggplot2)</w:t>
      </w:r>
    </w:p>
    <w:p w14:paraId="6149F44B"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plyr</w:t>
      </w:r>
      <w:proofErr w:type="spellEnd"/>
      <w:r w:rsidRPr="002D7BC0">
        <w:rPr>
          <w:rFonts w:ascii="Courier New" w:hAnsi="Courier New" w:cs="Courier New"/>
          <w:sz w:val="16"/>
          <w:szCs w:val="16"/>
        </w:rPr>
        <w:t>)</w:t>
      </w:r>
    </w:p>
    <w:p w14:paraId="6D2DCB91"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forecast</w:t>
      </w:r>
      <w:proofErr w:type="spellEnd"/>
      <w:r w:rsidRPr="002D7BC0">
        <w:rPr>
          <w:rFonts w:ascii="Courier New" w:hAnsi="Courier New" w:cs="Courier New"/>
          <w:sz w:val="16"/>
          <w:szCs w:val="16"/>
        </w:rPr>
        <w:t>)</w:t>
      </w:r>
    </w:p>
    <w:p w14:paraId="10E77037" w14:textId="77777777" w:rsidR="002D7BC0" w:rsidRPr="002D7BC0" w:rsidRDefault="002D7BC0" w:rsidP="002D7BC0">
      <w:pPr>
        <w:rPr>
          <w:rFonts w:ascii="Courier New" w:hAnsi="Courier New" w:cs="Courier New"/>
          <w:sz w:val="16"/>
          <w:szCs w:val="16"/>
        </w:rPr>
      </w:pPr>
    </w:p>
    <w:p w14:paraId="19C8AF3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um</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lat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us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ntains</w:t>
      </w:r>
      <w:proofErr w:type="spellEnd"/>
      <w:r w:rsidRPr="002D7BC0">
        <w:rPr>
          <w:rFonts w:ascii="Courier New" w:hAnsi="Courier New" w:cs="Courier New"/>
          <w:sz w:val="16"/>
          <w:szCs w:val="16"/>
        </w:rPr>
        <w:t xml:space="preserve"> all </w:t>
      </w:r>
      <w:proofErr w:type="spellStart"/>
      <w:r w:rsidRPr="002D7BC0">
        <w:rPr>
          <w:rFonts w:ascii="Courier New" w:hAnsi="Courier New" w:cs="Courier New"/>
          <w:sz w:val="16"/>
          <w:szCs w:val="16"/>
        </w:rPr>
        <w:t>name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f</w:t>
      </w:r>
      <w:proofErr w:type="spellEnd"/>
      <w:r w:rsidRPr="002D7BC0">
        <w:rPr>
          <w:rFonts w:ascii="Courier New" w:hAnsi="Courier New" w:cs="Courier New"/>
          <w:sz w:val="16"/>
          <w:szCs w:val="16"/>
        </w:rPr>
        <w:t xml:space="preserve"> SMI </w:t>
      </w:r>
      <w:proofErr w:type="spellStart"/>
      <w:r w:rsidRPr="002D7BC0">
        <w:rPr>
          <w:rFonts w:ascii="Courier New" w:hAnsi="Courier New" w:cs="Courier New"/>
          <w:sz w:val="16"/>
          <w:szCs w:val="16"/>
        </w:rPr>
        <w:t>companie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except</w:t>
      </w:r>
      <w:proofErr w:type="spellEnd"/>
      <w:r w:rsidRPr="002D7BC0">
        <w:rPr>
          <w:rFonts w:ascii="Courier New" w:hAnsi="Courier New" w:cs="Courier New"/>
          <w:sz w:val="16"/>
          <w:szCs w:val="16"/>
        </w:rPr>
        <w:t xml:space="preserve"> SIKA)</w:t>
      </w:r>
    </w:p>
    <w:p w14:paraId="42F7BF61"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 xml:space="preserve"> &lt;- </w:t>
      </w:r>
      <w:proofErr w:type="gramStart"/>
      <w:r w:rsidRPr="002D7BC0">
        <w:rPr>
          <w:rFonts w:ascii="Courier New" w:hAnsi="Courier New" w:cs="Courier New"/>
          <w:sz w:val="16"/>
          <w:szCs w:val="16"/>
        </w:rPr>
        <w:t>c(</w:t>
      </w:r>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Zurich</w:t>
      </w:r>
      <w:proofErr w:type="spellEnd"/>
      <w:r w:rsidRPr="002D7BC0">
        <w:rPr>
          <w:rFonts w:ascii="Courier New" w:hAnsi="Courier New" w:cs="Courier New"/>
          <w:sz w:val="16"/>
          <w:szCs w:val="16"/>
        </w:rPr>
        <w:t>", "Roche", "UBS", "Novartis", "</w:t>
      </w:r>
      <w:proofErr w:type="spellStart"/>
      <w:r w:rsidRPr="002D7BC0">
        <w:rPr>
          <w:rFonts w:ascii="Courier New" w:hAnsi="Courier New" w:cs="Courier New"/>
          <w:sz w:val="16"/>
          <w:szCs w:val="16"/>
        </w:rPr>
        <w:t>SwissRe</w:t>
      </w:r>
      <w:proofErr w:type="spellEnd"/>
      <w:r w:rsidRPr="002D7BC0">
        <w:rPr>
          <w:rFonts w:ascii="Courier New" w:hAnsi="Courier New" w:cs="Courier New"/>
          <w:sz w:val="16"/>
          <w:szCs w:val="16"/>
        </w:rPr>
        <w:t>", "ABB", "</w:t>
      </w:r>
      <w:proofErr w:type="spellStart"/>
      <w:r w:rsidRPr="002D7BC0">
        <w:rPr>
          <w:rFonts w:ascii="Courier New" w:hAnsi="Courier New" w:cs="Courier New"/>
          <w:sz w:val="16"/>
          <w:szCs w:val="16"/>
        </w:rPr>
        <w:t>SwissLife</w:t>
      </w:r>
      <w:proofErr w:type="spellEnd"/>
      <w:r w:rsidRPr="002D7BC0">
        <w:rPr>
          <w:rFonts w:ascii="Courier New" w:hAnsi="Courier New" w:cs="Courier New"/>
          <w:sz w:val="16"/>
          <w:szCs w:val="16"/>
        </w:rPr>
        <w:t>", "Lonza", "</w:t>
      </w:r>
      <w:proofErr w:type="spellStart"/>
      <w:r w:rsidRPr="002D7BC0">
        <w:rPr>
          <w:rFonts w:ascii="Courier New" w:hAnsi="Courier New" w:cs="Courier New"/>
          <w:sz w:val="16"/>
          <w:szCs w:val="16"/>
        </w:rPr>
        <w:t>CreditSuisse</w:t>
      </w:r>
      <w:proofErr w:type="spellEnd"/>
      <w:r w:rsidRPr="002D7BC0">
        <w:rPr>
          <w:rFonts w:ascii="Courier New" w:hAnsi="Courier New" w:cs="Courier New"/>
          <w:sz w:val="16"/>
          <w:szCs w:val="16"/>
        </w:rPr>
        <w:t xml:space="preserve">", </w:t>
      </w:r>
    </w:p>
    <w:p w14:paraId="3575CE9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JuliusBar</w:t>
      </w:r>
      <w:proofErr w:type="spellEnd"/>
      <w:r w:rsidRPr="002D7BC0">
        <w:rPr>
          <w:rFonts w:ascii="Courier New" w:hAnsi="Courier New" w:cs="Courier New"/>
          <w:sz w:val="16"/>
          <w:szCs w:val="16"/>
        </w:rPr>
        <w:t xml:space="preserve">", "Givaudan", "Nestle", "Swatch", "Richemont", "Adecco", "Swisscom", "LafargeHolcim", "SGS", </w:t>
      </w:r>
    </w:p>
    <w:p w14:paraId="0384703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berit")</w:t>
      </w:r>
    </w:p>
    <w:p w14:paraId="0AD0FE1E" w14:textId="77777777" w:rsidR="002D7BC0" w:rsidRPr="002D7BC0" w:rsidRDefault="002D7BC0" w:rsidP="002D7BC0">
      <w:pPr>
        <w:rPr>
          <w:rFonts w:ascii="Courier New" w:hAnsi="Courier New" w:cs="Courier New"/>
          <w:sz w:val="16"/>
          <w:szCs w:val="16"/>
        </w:rPr>
      </w:pPr>
    </w:p>
    <w:p w14:paraId="0EB1711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ownloading</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quire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via Yahoo Finance API</w:t>
      </w:r>
    </w:p>
    <w:p w14:paraId="484CF91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ntains</w:t>
      </w:r>
      <w:proofErr w:type="spellEnd"/>
      <w:r w:rsidRPr="002D7BC0">
        <w:rPr>
          <w:rFonts w:ascii="Courier New" w:hAnsi="Courier New" w:cs="Courier New"/>
          <w:sz w:val="16"/>
          <w:szCs w:val="16"/>
        </w:rPr>
        <w:t xml:space="preserve"> all SMI stock </w:t>
      </w:r>
      <w:proofErr w:type="spellStart"/>
      <w:r w:rsidRPr="002D7BC0">
        <w:rPr>
          <w:rFonts w:ascii="Courier New" w:hAnsi="Courier New" w:cs="Courier New"/>
          <w:sz w:val="16"/>
          <w:szCs w:val="16"/>
        </w:rPr>
        <w:t>prices</w:t>
      </w:r>
      <w:proofErr w:type="spellEnd"/>
    </w:p>
    <w:p w14:paraId="4BFCD0DB"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lt;- NULL</w:t>
      </w:r>
    </w:p>
    <w:p w14:paraId="3CE531CF" w14:textId="77777777" w:rsidR="002D7BC0" w:rsidRPr="002D7BC0" w:rsidRDefault="002D7BC0" w:rsidP="002D7BC0">
      <w:pPr>
        <w:rPr>
          <w:rFonts w:ascii="Courier New" w:hAnsi="Courier New" w:cs="Courier New"/>
          <w:sz w:val="16"/>
          <w:szCs w:val="16"/>
        </w:rPr>
      </w:pPr>
    </w:p>
    <w:p w14:paraId="3FB49A4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ntai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ick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 Yahoo Finance </w:t>
      </w:r>
      <w:proofErr w:type="spellStart"/>
      <w:r w:rsidRPr="002D7BC0">
        <w:rPr>
          <w:rFonts w:ascii="Courier New" w:hAnsi="Courier New" w:cs="Courier New"/>
          <w:sz w:val="16"/>
          <w:szCs w:val="16"/>
        </w:rPr>
        <w:t>t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ownloa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has</w:t>
      </w:r>
      <w:proofErr w:type="spellEnd"/>
      <w:r w:rsidRPr="002D7BC0">
        <w:rPr>
          <w:rFonts w:ascii="Courier New" w:hAnsi="Courier New" w:cs="Courier New"/>
          <w:sz w:val="16"/>
          <w:szCs w:val="16"/>
        </w:rPr>
        <w:t xml:space="preserve"> all </w:t>
      </w:r>
      <w:proofErr w:type="spellStart"/>
      <w:r w:rsidRPr="002D7BC0">
        <w:rPr>
          <w:rFonts w:ascii="Courier New" w:hAnsi="Courier New" w:cs="Courier New"/>
          <w:sz w:val="16"/>
          <w:szCs w:val="16"/>
        </w:rPr>
        <w:t>ticker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SMI </w:t>
      </w:r>
      <w:proofErr w:type="spellStart"/>
      <w:r w:rsidRPr="002D7BC0">
        <w:rPr>
          <w:rFonts w:ascii="Courier New" w:hAnsi="Courier New" w:cs="Courier New"/>
          <w:sz w:val="16"/>
          <w:szCs w:val="16"/>
        </w:rPr>
        <w:t>except</w:t>
      </w:r>
      <w:proofErr w:type="spellEnd"/>
      <w:r w:rsidRPr="002D7BC0">
        <w:rPr>
          <w:rFonts w:ascii="Courier New" w:hAnsi="Courier New" w:cs="Courier New"/>
          <w:sz w:val="16"/>
          <w:szCs w:val="16"/>
        </w:rPr>
        <w:t xml:space="preserve"> SIKA</w:t>
      </w:r>
    </w:p>
    <w:p w14:paraId="0E8F8BF5"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tickers_index</w:t>
      </w:r>
      <w:proofErr w:type="spellEnd"/>
      <w:r w:rsidRPr="002D7BC0">
        <w:rPr>
          <w:rFonts w:ascii="Courier New" w:hAnsi="Courier New" w:cs="Courier New"/>
          <w:sz w:val="16"/>
          <w:szCs w:val="16"/>
        </w:rPr>
        <w:t xml:space="preserve"> &lt;- c("ZURN.SW", "ROG.SW", "UBSG.SW", "NOVN.SW", "SREN.SW", "ABBN.SW", "SLHN.SW", "LONN.SW", "CSGN.SW", "BAER.SW", "GIVN.SW", "NESN.SW", "UHR.SW", "CFR.SW", "ADEN.SW", "SCMN.SW", "LHN.SW", "SGSN.SW", "GEBN.SW")</w:t>
      </w:r>
    </w:p>
    <w:p w14:paraId="33F8FAA4" w14:textId="77777777" w:rsidR="002D7BC0" w:rsidRPr="002D7BC0" w:rsidRDefault="002D7BC0" w:rsidP="002D7BC0">
      <w:pPr>
        <w:rPr>
          <w:rFonts w:ascii="Courier New" w:hAnsi="Courier New" w:cs="Courier New"/>
          <w:sz w:val="16"/>
          <w:szCs w:val="16"/>
        </w:rPr>
      </w:pPr>
    </w:p>
    <w:p w14:paraId="71B427B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Download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 Yahoo Finance. </w:t>
      </w:r>
      <w:proofErr w:type="spellStart"/>
      <w:r w:rsidRPr="002D7BC0">
        <w:rPr>
          <w:rFonts w:ascii="Courier New" w:hAnsi="Courier New" w:cs="Courier New"/>
          <w:sz w:val="16"/>
          <w:szCs w:val="16"/>
        </w:rPr>
        <w:t>Onl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us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djuste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umn</w:t>
      </w:r>
      <w:proofErr w:type="spellEnd"/>
    </w:p>
    <w:p w14:paraId="27656669"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Ticker in </w:t>
      </w:r>
      <w:proofErr w:type="spellStart"/>
      <w:r w:rsidRPr="002D7BC0">
        <w:rPr>
          <w:rFonts w:ascii="Courier New" w:hAnsi="Courier New" w:cs="Courier New"/>
          <w:sz w:val="16"/>
          <w:szCs w:val="16"/>
        </w:rPr>
        <w:t>tickers_</w:t>
      </w:r>
      <w:proofErr w:type="gramStart"/>
      <w:r w:rsidRPr="002D7BC0">
        <w:rPr>
          <w:rFonts w:ascii="Courier New" w:hAnsi="Courier New" w:cs="Courier New"/>
          <w:sz w:val="16"/>
          <w:szCs w:val="16"/>
        </w:rPr>
        <w:t>index</w:t>
      </w:r>
      <w:proofErr w:type="spellEnd"/>
      <w:r w:rsidRPr="002D7BC0">
        <w:rPr>
          <w:rFonts w:ascii="Courier New" w:hAnsi="Courier New" w:cs="Courier New"/>
          <w:sz w:val="16"/>
          <w:szCs w:val="16"/>
        </w:rPr>
        <w:t>){</w:t>
      </w:r>
      <w:proofErr w:type="gramEnd"/>
    </w:p>
    <w:p w14:paraId="7816A19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cbind</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data</w:t>
      </w:r>
      <w:proofErr w:type="spellEnd"/>
      <w:r w:rsidRPr="002D7BC0">
        <w:rPr>
          <w:rFonts w:ascii="Courier New" w:hAnsi="Courier New" w:cs="Courier New"/>
          <w:sz w:val="16"/>
          <w:szCs w:val="16"/>
        </w:rPr>
        <w:t>,</w:t>
      </w:r>
    </w:p>
    <w:p w14:paraId="1741D0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tSymbols.yahoo</w:t>
      </w:r>
      <w:proofErr w:type="spellEnd"/>
      <w:r w:rsidRPr="002D7BC0">
        <w:rPr>
          <w:rFonts w:ascii="Courier New" w:hAnsi="Courier New" w:cs="Courier New"/>
          <w:sz w:val="16"/>
          <w:szCs w:val="16"/>
        </w:rPr>
        <w:t xml:space="preserve">(Ticker,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2010-01-01", </w:t>
      </w:r>
      <w:proofErr w:type="spellStart"/>
      <w:r w:rsidRPr="002D7BC0">
        <w:rPr>
          <w:rFonts w:ascii="Courier New" w:hAnsi="Courier New" w:cs="Courier New"/>
          <w:sz w:val="16"/>
          <w:szCs w:val="16"/>
        </w:rPr>
        <w:t>to</w:t>
      </w:r>
      <w:proofErr w:type="spellEnd"/>
      <w:r w:rsidRPr="002D7BC0">
        <w:rPr>
          <w:rFonts w:ascii="Courier New" w:hAnsi="Courier New" w:cs="Courier New"/>
          <w:sz w:val="16"/>
          <w:szCs w:val="16"/>
        </w:rPr>
        <w:t xml:space="preserve">="2020-05-08", </w:t>
      </w:r>
      <w:proofErr w:type="spellStart"/>
      <w:r w:rsidRPr="002D7BC0">
        <w:rPr>
          <w:rFonts w:ascii="Courier New" w:hAnsi="Courier New" w:cs="Courier New"/>
          <w:sz w:val="16"/>
          <w:szCs w:val="16"/>
        </w:rPr>
        <w:t>periodicity</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eekly</w:t>
      </w:r>
      <w:proofErr w:type="spellEnd"/>
      <w:r w:rsidRPr="002D7BC0">
        <w:rPr>
          <w:rFonts w:ascii="Courier New" w:hAnsi="Courier New" w:cs="Courier New"/>
          <w:sz w:val="16"/>
          <w:szCs w:val="16"/>
        </w:rPr>
        <w:t>",</w:t>
      </w:r>
    </w:p>
    <w:p w14:paraId="52E31D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auto.assign</w:t>
      </w:r>
      <w:proofErr w:type="spellEnd"/>
      <w:proofErr w:type="gramEnd"/>
      <w:r w:rsidRPr="002D7BC0">
        <w:rPr>
          <w:rFonts w:ascii="Courier New" w:hAnsi="Courier New" w:cs="Courier New"/>
          <w:sz w:val="16"/>
          <w:szCs w:val="16"/>
        </w:rPr>
        <w:t>=FALSE)[,6])</w:t>
      </w:r>
    </w:p>
    <w:p w14:paraId="6DEB08C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
    <w:p w14:paraId="6CBC7B6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15D718C7" w14:textId="77777777" w:rsidR="002D7BC0" w:rsidRPr="002D7BC0" w:rsidRDefault="002D7BC0" w:rsidP="002D7BC0">
      <w:pPr>
        <w:rPr>
          <w:rFonts w:ascii="Courier New" w:hAnsi="Courier New" w:cs="Courier New"/>
          <w:sz w:val="16"/>
          <w:szCs w:val="16"/>
        </w:rPr>
      </w:pPr>
    </w:p>
    <w:p w14:paraId="77DE5598"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olnam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col_names</w:t>
      </w:r>
      <w:proofErr w:type="spellEnd"/>
    </w:p>
    <w:p w14:paraId="2786971D" w14:textId="77777777" w:rsidR="002D7BC0" w:rsidRPr="002D7BC0" w:rsidRDefault="002D7BC0" w:rsidP="002D7BC0">
      <w:pPr>
        <w:rPr>
          <w:rFonts w:ascii="Courier New" w:hAnsi="Courier New" w:cs="Courier New"/>
          <w:sz w:val="16"/>
          <w:szCs w:val="16"/>
        </w:rPr>
      </w:pPr>
    </w:p>
    <w:p w14:paraId="716006C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hea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w:t>
      </w:r>
    </w:p>
    <w:p w14:paraId="0BF0F8EE" w14:textId="77777777" w:rsidR="002D7BC0" w:rsidRPr="002D7BC0" w:rsidRDefault="002D7BC0" w:rsidP="002D7BC0">
      <w:pPr>
        <w:rPr>
          <w:rFonts w:ascii="Courier New" w:hAnsi="Courier New" w:cs="Courier New"/>
          <w:sz w:val="16"/>
          <w:szCs w:val="16"/>
        </w:rPr>
      </w:pPr>
    </w:p>
    <w:p w14:paraId="368A870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alle </w:t>
      </w:r>
      <w:proofErr w:type="spellStart"/>
      <w:r w:rsidRPr="002D7BC0">
        <w:rPr>
          <w:rFonts w:ascii="Courier New" w:hAnsi="Courier New" w:cs="Courier New"/>
          <w:sz w:val="16"/>
          <w:szCs w:val="16"/>
        </w:rPr>
        <w:t>shares</w:t>
      </w:r>
      <w:proofErr w:type="spellEnd"/>
    </w:p>
    <w:p w14:paraId="7B6AAC5F"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Return.calculat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ethod</w:t>
      </w:r>
      <w:proofErr w:type="spellEnd"/>
      <w:r w:rsidRPr="002D7BC0">
        <w:rPr>
          <w:rFonts w:ascii="Courier New" w:hAnsi="Courier New" w:cs="Courier New"/>
          <w:sz w:val="16"/>
          <w:szCs w:val="16"/>
        </w:rPr>
        <w:t xml:space="preserve"> = "simple")</w:t>
      </w:r>
    </w:p>
    <w:p w14:paraId="4663A5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elimin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ow</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becaus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r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sn'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n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turn</w:t>
      </w:r>
      <w:proofErr w:type="spellEnd"/>
    </w:p>
    <w:p w14:paraId="77CC779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return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1, ]</w:t>
      </w:r>
    </w:p>
    <w:p w14:paraId="7A14D7A2"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hea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w:t>
      </w:r>
    </w:p>
    <w:p w14:paraId="0CA164C1" w14:textId="77777777" w:rsidR="002D7BC0" w:rsidRPr="002D7BC0" w:rsidRDefault="002D7BC0" w:rsidP="002D7BC0">
      <w:pPr>
        <w:rPr>
          <w:rFonts w:ascii="Courier New" w:hAnsi="Courier New" w:cs="Courier New"/>
          <w:sz w:val="16"/>
          <w:szCs w:val="16"/>
        </w:rPr>
      </w:pPr>
    </w:p>
    <w:p w14:paraId="26A3002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itio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n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have</w:t>
      </w:r>
      <w:proofErr w:type="spellEnd"/>
      <w:r w:rsidRPr="002D7BC0">
        <w:rPr>
          <w:rFonts w:ascii="Courier New" w:hAnsi="Courier New" w:cs="Courier New"/>
          <w:sz w:val="16"/>
          <w:szCs w:val="16"/>
        </w:rPr>
        <w:t xml:space="preserve"> 30% maximum. This </w:t>
      </w:r>
      <w:proofErr w:type="spellStart"/>
      <w:r w:rsidRPr="002D7BC0">
        <w:rPr>
          <w:rFonts w:ascii="Courier New" w:hAnsi="Courier New" w:cs="Courier New"/>
          <w:sz w:val="16"/>
          <w:szCs w:val="16"/>
        </w:rPr>
        <w:t>i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ed</w:t>
      </w:r>
      <w:proofErr w:type="spellEnd"/>
      <w:r w:rsidRPr="002D7BC0">
        <w:rPr>
          <w:rFonts w:ascii="Courier New" w:hAnsi="Courier New" w:cs="Courier New"/>
          <w:sz w:val="16"/>
          <w:szCs w:val="16"/>
        </w:rPr>
        <w:t xml:space="preserve"> in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box </w:t>
      </w:r>
      <w:proofErr w:type="spellStart"/>
      <w:r w:rsidRPr="002D7BC0">
        <w:rPr>
          <w:rFonts w:ascii="Courier New" w:hAnsi="Courier New" w:cs="Courier New"/>
          <w:sz w:val="16"/>
          <w:szCs w:val="16"/>
        </w:rPr>
        <w:t>constrained</w:t>
      </w:r>
      <w:proofErr w:type="spellEnd"/>
      <w:r w:rsidRPr="002D7BC0">
        <w:rPr>
          <w:rFonts w:ascii="Courier New" w:hAnsi="Courier New" w:cs="Courier New"/>
          <w:sz w:val="16"/>
          <w:szCs w:val="16"/>
        </w:rPr>
        <w:t>.</w:t>
      </w:r>
    </w:p>
    <w:p w14:paraId="564AA3C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portfolio.spec</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assets</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087AC711"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constraint</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full_investment</w:t>
      </w:r>
      <w:proofErr w:type="spellEnd"/>
      <w:r w:rsidRPr="002D7BC0">
        <w:rPr>
          <w:rFonts w:ascii="Courier New" w:hAnsi="Courier New" w:cs="Courier New"/>
          <w:sz w:val="16"/>
          <w:szCs w:val="16"/>
        </w:rPr>
        <w:t>")</w:t>
      </w:r>
    </w:p>
    <w:p w14:paraId="6933979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constraint</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long_only</w:t>
      </w:r>
      <w:proofErr w:type="spellEnd"/>
      <w:r w:rsidRPr="002D7BC0">
        <w:rPr>
          <w:rFonts w:ascii="Courier New" w:hAnsi="Courier New" w:cs="Courier New"/>
          <w:sz w:val="16"/>
          <w:szCs w:val="16"/>
        </w:rPr>
        <w:t>")</w:t>
      </w:r>
    </w:p>
    <w:p w14:paraId="7B4C43F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constraint</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type = "box", min = 0.0, </w:t>
      </w:r>
      <w:proofErr w:type="spellStart"/>
      <w:r w:rsidRPr="002D7BC0">
        <w:rPr>
          <w:rFonts w:ascii="Courier New" w:hAnsi="Courier New" w:cs="Courier New"/>
          <w:sz w:val="16"/>
          <w:szCs w:val="16"/>
        </w:rPr>
        <w:t>max</w:t>
      </w:r>
      <w:proofErr w:type="spellEnd"/>
      <w:r w:rsidRPr="002D7BC0">
        <w:rPr>
          <w:rFonts w:ascii="Courier New" w:hAnsi="Courier New" w:cs="Courier New"/>
          <w:sz w:val="16"/>
          <w:szCs w:val="16"/>
        </w:rPr>
        <w:t xml:space="preserve"> = 0.3)</w:t>
      </w:r>
    </w:p>
    <w:p w14:paraId="37D84415" w14:textId="77777777" w:rsidR="002D7BC0" w:rsidRPr="002D7BC0" w:rsidRDefault="002D7BC0" w:rsidP="002D7BC0">
      <w:pPr>
        <w:rPr>
          <w:rFonts w:ascii="Courier New" w:hAnsi="Courier New" w:cs="Courier New"/>
          <w:sz w:val="16"/>
          <w:szCs w:val="16"/>
        </w:rPr>
      </w:pPr>
    </w:p>
    <w:p w14:paraId="7EB89C1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tandar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viation</w:t>
      </w:r>
      <w:proofErr w:type="spellEnd"/>
      <w:r w:rsidRPr="002D7BC0">
        <w:rPr>
          <w:rFonts w:ascii="Courier New" w:hAnsi="Courier New" w:cs="Courier New"/>
          <w:sz w:val="16"/>
          <w:szCs w:val="16"/>
        </w:rPr>
        <w:t xml:space="preserve"> and </w:t>
      </w:r>
      <w:proofErr w:type="spellStart"/>
      <w:r w:rsidRPr="002D7BC0">
        <w:rPr>
          <w:rFonts w:ascii="Courier New" w:hAnsi="Courier New" w:cs="Courier New"/>
          <w:sz w:val="16"/>
          <w:szCs w:val="16"/>
        </w:rPr>
        <w:t>mea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bjectives</w:t>
      </w:r>
      <w:proofErr w:type="spellEnd"/>
    </w:p>
    <w:p w14:paraId="0B48FC9E"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p>
    <w:p w14:paraId="0A10005C"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objectiv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ris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tdDev</w:t>
      </w:r>
      <w:proofErr w:type="spellEnd"/>
      <w:r w:rsidRPr="002D7BC0">
        <w:rPr>
          <w:rFonts w:ascii="Courier New" w:hAnsi="Courier New" w:cs="Courier New"/>
          <w:sz w:val="16"/>
          <w:szCs w:val="16"/>
        </w:rPr>
        <w:t>")</w:t>
      </w:r>
    </w:p>
    <w:p w14:paraId="22EA7D6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objectiv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retur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mean</w:t>
      </w:r>
      <w:proofErr w:type="spellEnd"/>
      <w:r w:rsidRPr="002D7BC0">
        <w:rPr>
          <w:rFonts w:ascii="Courier New" w:hAnsi="Courier New" w:cs="Courier New"/>
          <w:sz w:val="16"/>
          <w:szCs w:val="16"/>
        </w:rPr>
        <w:t>")</w:t>
      </w:r>
    </w:p>
    <w:p w14:paraId="18DA7453"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MeanVar</w:t>
      </w:r>
      <w:proofErr w:type="spellEnd"/>
    </w:p>
    <w:p w14:paraId="0FAD50B3" w14:textId="77777777" w:rsidR="002D7BC0" w:rsidRPr="002D7BC0" w:rsidRDefault="002D7BC0" w:rsidP="002D7BC0">
      <w:pPr>
        <w:rPr>
          <w:rFonts w:ascii="Courier New" w:hAnsi="Courier New" w:cs="Courier New"/>
          <w:sz w:val="16"/>
          <w:szCs w:val="16"/>
        </w:rPr>
      </w:pPr>
    </w:p>
    <w:p w14:paraId="06FD8D8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optimal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based</w:t>
      </w:r>
      <w:proofErr w:type="spellEnd"/>
      <w:r w:rsidRPr="002D7BC0">
        <w:rPr>
          <w:rFonts w:ascii="Courier New" w:hAnsi="Courier New" w:cs="Courier New"/>
          <w:sz w:val="16"/>
          <w:szCs w:val="16"/>
        </w:rPr>
        <w:t xml:space="preserve"> on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ROI </w:t>
      </w:r>
      <w:proofErr w:type="spellStart"/>
      <w:r w:rsidRPr="002D7BC0">
        <w:rPr>
          <w:rFonts w:ascii="Courier New" w:hAnsi="Courier New" w:cs="Courier New"/>
          <w:sz w:val="16"/>
          <w:szCs w:val="16"/>
        </w:rPr>
        <w:t>method</w:t>
      </w:r>
      <w:proofErr w:type="spellEnd"/>
    </w:p>
    <w:p w14:paraId="482AB40E"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opt_single</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optimize.portfolio</w:t>
      </w:r>
      <w:proofErr w:type="spellEnd"/>
      <w:proofErr w:type="gramEnd"/>
      <w:r w:rsidRPr="002D7BC0">
        <w:rPr>
          <w:rFonts w:ascii="Courier New" w:hAnsi="Courier New" w:cs="Courier New"/>
          <w:sz w:val="16"/>
          <w:szCs w:val="16"/>
        </w:rPr>
        <w:t xml:space="preserve">(R = </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ptimize_method</w:t>
      </w:r>
      <w:proofErr w:type="spellEnd"/>
      <w:r w:rsidRPr="002D7BC0">
        <w:rPr>
          <w:rFonts w:ascii="Courier New" w:hAnsi="Courier New" w:cs="Courier New"/>
          <w:sz w:val="16"/>
          <w:szCs w:val="16"/>
        </w:rPr>
        <w:t xml:space="preserve"> = "ROI")</w:t>
      </w:r>
    </w:p>
    <w:p w14:paraId="294A5248" w14:textId="77777777" w:rsidR="002D7BC0" w:rsidRPr="002D7BC0" w:rsidRDefault="002D7BC0" w:rsidP="002D7BC0">
      <w:pPr>
        <w:rPr>
          <w:rFonts w:ascii="Courier New" w:hAnsi="Courier New" w:cs="Courier New"/>
          <w:sz w:val="16"/>
          <w:szCs w:val="16"/>
        </w:rPr>
      </w:pPr>
    </w:p>
    <w:p w14:paraId="23435BCA"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minVarReturns</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Return.portfolio</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eigh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xtractWeight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opt_single</w:t>
      </w:r>
      <w:proofErr w:type="spellEnd"/>
      <w:r w:rsidRPr="002D7BC0">
        <w:rPr>
          <w:rFonts w:ascii="Courier New" w:hAnsi="Courier New" w:cs="Courier New"/>
          <w:sz w:val="16"/>
          <w:szCs w:val="16"/>
        </w:rPr>
        <w:t>))</w:t>
      </w:r>
    </w:p>
    <w:p w14:paraId="6A2520BC"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table.AnnualizedReturns</w:t>
      </w:r>
      <w:proofErr w:type="spellEnd"/>
      <w:proofErr w:type="gramEnd"/>
      <w:r w:rsidRPr="002D7BC0">
        <w:rPr>
          <w:rFonts w:ascii="Courier New" w:hAnsi="Courier New" w:cs="Courier New"/>
          <w:sz w:val="16"/>
          <w:szCs w:val="16"/>
        </w:rPr>
        <w:t xml:space="preserve">(R = </w:t>
      </w:r>
      <w:proofErr w:type="spellStart"/>
      <w:r w:rsidRPr="002D7BC0">
        <w:rPr>
          <w:rFonts w:ascii="Courier New" w:hAnsi="Courier New" w:cs="Courier New"/>
          <w:sz w:val="16"/>
          <w:szCs w:val="16"/>
        </w:rPr>
        <w:t>minVar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f</w:t>
      </w:r>
      <w:proofErr w:type="spellEnd"/>
      <w:r w:rsidRPr="002D7BC0">
        <w:rPr>
          <w:rFonts w:ascii="Courier New" w:hAnsi="Courier New" w:cs="Courier New"/>
          <w:sz w:val="16"/>
          <w:szCs w:val="16"/>
        </w:rPr>
        <w:t xml:space="preserve"> = 0.01/250)</w:t>
      </w:r>
    </w:p>
    <w:p w14:paraId="2D65A9A9"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chart.Weight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opt_single</w:t>
      </w:r>
      <w:proofErr w:type="spellEnd"/>
      <w:r w:rsidRPr="002D7BC0">
        <w:rPr>
          <w:rFonts w:ascii="Courier New" w:hAnsi="Courier New" w:cs="Courier New"/>
          <w:sz w:val="16"/>
          <w:szCs w:val="16"/>
        </w:rPr>
        <w:t>)</w:t>
      </w:r>
    </w:p>
    <w:p w14:paraId="302A784F"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charts.PerformanceSummary</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eights</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xtractWeight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opt_singl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Performance Summary")</w:t>
      </w:r>
    </w:p>
    <w:p w14:paraId="68564637" w14:textId="77777777" w:rsidR="002D7BC0" w:rsidRPr="002D7BC0" w:rsidRDefault="002D7BC0" w:rsidP="002D7BC0">
      <w:pPr>
        <w:rPr>
          <w:rFonts w:ascii="Courier New" w:hAnsi="Courier New" w:cs="Courier New"/>
          <w:sz w:val="16"/>
          <w:szCs w:val="16"/>
        </w:rPr>
      </w:pPr>
    </w:p>
    <w:p w14:paraId="50D08BD0"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meanvar.portf</w:t>
      </w:r>
      <w:proofErr w:type="spellEnd"/>
      <w:proofErr w:type="gram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add.objectiv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ris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va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isk_aversion</w:t>
      </w:r>
      <w:proofErr w:type="spellEnd"/>
      <w:r w:rsidRPr="002D7BC0">
        <w:rPr>
          <w:rFonts w:ascii="Courier New" w:hAnsi="Courier New" w:cs="Courier New"/>
          <w:sz w:val="16"/>
          <w:szCs w:val="16"/>
        </w:rPr>
        <w:t xml:space="preserve"> = 10)</w:t>
      </w:r>
    </w:p>
    <w:p w14:paraId="6B90909D"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meanvar.portf</w:t>
      </w:r>
      <w:proofErr w:type="spellEnd"/>
      <w:proofErr w:type="gram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add.objectiv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meanvar.portf</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retur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mean</w:t>
      </w:r>
      <w:proofErr w:type="spellEnd"/>
      <w:r w:rsidRPr="002D7BC0">
        <w:rPr>
          <w:rFonts w:ascii="Courier New" w:hAnsi="Courier New" w:cs="Courier New"/>
          <w:sz w:val="16"/>
          <w:szCs w:val="16"/>
        </w:rPr>
        <w:t>")</w:t>
      </w:r>
    </w:p>
    <w:p w14:paraId="2408C003"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meanvar.ef</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create.EfficientFrontier</w:t>
      </w:r>
      <w:proofErr w:type="spellEnd"/>
      <w:proofErr w:type="gramEnd"/>
      <w:r w:rsidRPr="002D7BC0">
        <w:rPr>
          <w:rFonts w:ascii="Courier New" w:hAnsi="Courier New" w:cs="Courier New"/>
          <w:sz w:val="16"/>
          <w:szCs w:val="16"/>
        </w:rPr>
        <w:t xml:space="preserve">(R = </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mean-StdDev</w:t>
      </w:r>
      <w:proofErr w:type="spellEnd"/>
      <w:r w:rsidRPr="002D7BC0">
        <w:rPr>
          <w:rFonts w:ascii="Courier New" w:hAnsi="Courier New" w:cs="Courier New"/>
          <w:sz w:val="16"/>
          <w:szCs w:val="16"/>
        </w:rPr>
        <w:t>")</w:t>
      </w:r>
    </w:p>
    <w:p w14:paraId="7EBAF8FF"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meanvar.ef</w:t>
      </w:r>
      <w:proofErr w:type="spellEnd"/>
    </w:p>
    <w:p w14:paraId="65EF3A88" w14:textId="77777777" w:rsidR="002D7BC0" w:rsidRPr="002D7BC0" w:rsidRDefault="002D7BC0" w:rsidP="002D7BC0">
      <w:pPr>
        <w:rPr>
          <w:rFonts w:ascii="Courier New" w:hAnsi="Courier New" w:cs="Courier New"/>
          <w:sz w:val="16"/>
          <w:szCs w:val="16"/>
        </w:rPr>
      </w:pPr>
    </w:p>
    <w:p w14:paraId="25A562D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Efficient</w:t>
      </w:r>
      <w:proofErr w:type="spellEnd"/>
      <w:r w:rsidRPr="002D7BC0">
        <w:rPr>
          <w:rFonts w:ascii="Courier New" w:hAnsi="Courier New" w:cs="Courier New"/>
          <w:sz w:val="16"/>
          <w:szCs w:val="16"/>
        </w:rPr>
        <w:t xml:space="preserve"> Frontier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hole</w:t>
      </w:r>
      <w:proofErr w:type="spellEnd"/>
      <w:r w:rsidRPr="002D7BC0">
        <w:rPr>
          <w:rFonts w:ascii="Courier New" w:hAnsi="Courier New" w:cs="Courier New"/>
          <w:sz w:val="16"/>
          <w:szCs w:val="16"/>
        </w:rPr>
        <w:t xml:space="preserve"> SMI</w:t>
      </w:r>
    </w:p>
    <w:p w14:paraId="54CD1650"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chart.EfficientFrontier</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meanvar.e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tch.co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tdDev</w:t>
      </w:r>
      <w:proofErr w:type="spellEnd"/>
      <w:r w:rsidRPr="002D7BC0">
        <w:rPr>
          <w:rFonts w:ascii="Courier New" w:hAnsi="Courier New" w:cs="Courier New"/>
          <w:sz w:val="16"/>
          <w:szCs w:val="16"/>
        </w:rPr>
        <w:t xml:space="preserve">", type="l", </w:t>
      </w:r>
    </w:p>
    <w:p w14:paraId="5ADDD6D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AR.text</w:t>
      </w:r>
      <w:proofErr w:type="spellEnd"/>
      <w:r w:rsidRPr="002D7BC0">
        <w:rPr>
          <w:rFonts w:ascii="Courier New" w:hAnsi="Courier New" w:cs="Courier New"/>
          <w:sz w:val="16"/>
          <w:szCs w:val="16"/>
        </w:rPr>
        <w:t xml:space="preserve">="Sharpe Ratio", </w:t>
      </w:r>
      <w:proofErr w:type="spellStart"/>
      <w:r w:rsidRPr="002D7BC0">
        <w:rPr>
          <w:rFonts w:ascii="Courier New" w:hAnsi="Courier New" w:cs="Courier New"/>
          <w:sz w:val="16"/>
          <w:szCs w:val="16"/>
        </w:rPr>
        <w:t>pch</w:t>
      </w:r>
      <w:proofErr w:type="spellEnd"/>
      <w:r w:rsidRPr="002D7BC0">
        <w:rPr>
          <w:rFonts w:ascii="Courier New" w:hAnsi="Courier New" w:cs="Courier New"/>
          <w:sz w:val="16"/>
          <w:szCs w:val="16"/>
        </w:rPr>
        <w:t>=4)</w:t>
      </w:r>
    </w:p>
    <w:p w14:paraId="0B88303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ow</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eigth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each</w:t>
      </w:r>
      <w:proofErr w:type="spellEnd"/>
      <w:r w:rsidRPr="002D7BC0">
        <w:rPr>
          <w:rFonts w:ascii="Courier New" w:hAnsi="Courier New" w:cs="Courier New"/>
          <w:sz w:val="16"/>
          <w:szCs w:val="16"/>
        </w:rPr>
        <w:t xml:space="preserve"> SMI title </w:t>
      </w:r>
      <w:proofErr w:type="spellStart"/>
      <w:r w:rsidRPr="002D7BC0">
        <w:rPr>
          <w:rFonts w:ascii="Courier New" w:hAnsi="Courier New" w:cs="Courier New"/>
          <w:sz w:val="16"/>
          <w:szCs w:val="16"/>
        </w:rPr>
        <w:t>b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tandar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viation</w:t>
      </w:r>
      <w:proofErr w:type="spellEnd"/>
    </w:p>
    <w:p w14:paraId="02AF0268"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hart.EF.Weight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eanvar.e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tch.co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tdDev</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fficient</w:t>
      </w:r>
      <w:proofErr w:type="spellEnd"/>
      <w:r w:rsidRPr="002D7BC0">
        <w:rPr>
          <w:rFonts w:ascii="Courier New" w:hAnsi="Courier New" w:cs="Courier New"/>
          <w:sz w:val="16"/>
          <w:szCs w:val="16"/>
        </w:rPr>
        <w:t xml:space="preserve"> Frontier </w:t>
      </w:r>
      <w:proofErr w:type="spellStart"/>
      <w:r w:rsidRPr="002D7BC0">
        <w:rPr>
          <w:rFonts w:ascii="Courier New" w:hAnsi="Courier New" w:cs="Courier New"/>
          <w:sz w:val="16"/>
          <w:szCs w:val="16"/>
        </w:rPr>
        <w:t>Weight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b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tdDev</w:t>
      </w:r>
      <w:proofErr w:type="spellEnd"/>
      <w:r w:rsidRPr="002D7BC0">
        <w:rPr>
          <w:rFonts w:ascii="Courier New" w:hAnsi="Courier New" w:cs="Courier New"/>
          <w:sz w:val="16"/>
          <w:szCs w:val="16"/>
        </w:rPr>
        <w:t>")</w:t>
      </w:r>
    </w:p>
    <w:p w14:paraId="0EFC0163" w14:textId="77777777" w:rsidR="002D7BC0" w:rsidRPr="002D7BC0" w:rsidRDefault="002D7BC0" w:rsidP="002D7BC0">
      <w:pPr>
        <w:rPr>
          <w:rFonts w:ascii="Courier New" w:hAnsi="Courier New" w:cs="Courier New"/>
          <w:sz w:val="16"/>
          <w:szCs w:val="16"/>
        </w:rPr>
      </w:pPr>
    </w:p>
    <w:p w14:paraId="74CDEFE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ize</w:t>
      </w:r>
      <w:proofErr w:type="spellEnd"/>
      <w:r w:rsidRPr="002D7BC0">
        <w:rPr>
          <w:rFonts w:ascii="Courier New" w:hAnsi="Courier New" w:cs="Courier New"/>
          <w:sz w:val="16"/>
          <w:szCs w:val="16"/>
        </w:rPr>
        <w:t xml:space="preserve"> in CHF</w:t>
      </w:r>
    </w:p>
    <w:p w14:paraId="1B78956F"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total_investment</w:t>
      </w:r>
      <w:proofErr w:type="spellEnd"/>
      <w:r w:rsidRPr="002D7BC0">
        <w:rPr>
          <w:rFonts w:ascii="Courier New" w:hAnsi="Courier New" w:cs="Courier New"/>
          <w:sz w:val="16"/>
          <w:szCs w:val="16"/>
        </w:rPr>
        <w:t xml:space="preserve"> &lt;- 10000</w:t>
      </w:r>
    </w:p>
    <w:p w14:paraId="7C097F30" w14:textId="77777777" w:rsidR="002D7BC0" w:rsidRPr="002D7BC0" w:rsidRDefault="002D7BC0" w:rsidP="002D7BC0">
      <w:pPr>
        <w:rPr>
          <w:rFonts w:ascii="Courier New" w:hAnsi="Courier New" w:cs="Courier New"/>
          <w:sz w:val="16"/>
          <w:szCs w:val="16"/>
        </w:rPr>
      </w:pPr>
    </w:p>
    <w:p w14:paraId="136159A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ow</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erformanc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folio</w:t>
      </w:r>
      <w:proofErr w:type="spellEnd"/>
    </w:p>
    <w:p w14:paraId="18B980BD"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chart.CumReturn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minVar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Return Performance")</w:t>
      </w:r>
    </w:p>
    <w:p w14:paraId="1F8C8C0F" w14:textId="77777777" w:rsidR="002D7BC0" w:rsidRPr="002D7BC0" w:rsidRDefault="002D7BC0" w:rsidP="002D7BC0">
      <w:pPr>
        <w:rPr>
          <w:rFonts w:ascii="Courier New" w:hAnsi="Courier New" w:cs="Courier New"/>
          <w:sz w:val="16"/>
          <w:szCs w:val="16"/>
        </w:rPr>
      </w:pPr>
    </w:p>
    <w:p w14:paraId="6DE5D42B"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matrix</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nrow</w:t>
      </w:r>
      <w:proofErr w:type="spellEnd"/>
      <w:r w:rsidRPr="002D7BC0">
        <w:rPr>
          <w:rFonts w:ascii="Courier New" w:hAnsi="Courier New" w:cs="Courier New"/>
          <w:sz w:val="16"/>
          <w:szCs w:val="16"/>
        </w:rPr>
        <w:t xml:space="preserve"> = 4, </w:t>
      </w:r>
      <w:proofErr w:type="spellStart"/>
      <w:r w:rsidRPr="002D7BC0">
        <w:rPr>
          <w:rFonts w:ascii="Courier New" w:hAnsi="Courier New" w:cs="Courier New"/>
          <w:sz w:val="16"/>
          <w:szCs w:val="16"/>
        </w:rPr>
        <w:t>nco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length</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250962B8" w14:textId="77777777" w:rsidR="002D7BC0" w:rsidRPr="002D7BC0" w:rsidRDefault="002D7BC0" w:rsidP="002D7BC0">
      <w:pPr>
        <w:rPr>
          <w:rFonts w:ascii="Courier New" w:hAnsi="Courier New" w:cs="Courier New"/>
          <w:sz w:val="16"/>
          <w:szCs w:val="16"/>
        </w:rPr>
      </w:pPr>
    </w:p>
    <w:p w14:paraId="741CF24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nveste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 xml:space="preserve"> in CHF and </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 per </w:t>
      </w:r>
      <w:proofErr w:type="spellStart"/>
      <w:r w:rsidRPr="002D7BC0">
        <w:rPr>
          <w:rFonts w:ascii="Courier New" w:hAnsi="Courier New" w:cs="Courier New"/>
          <w:sz w:val="16"/>
          <w:szCs w:val="16"/>
        </w:rPr>
        <w:t>company</w:t>
      </w:r>
      <w:proofErr w:type="spellEnd"/>
    </w:p>
    <w:p w14:paraId="15885C6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i in </w:t>
      </w:r>
      <w:proofErr w:type="gramStart"/>
      <w:r w:rsidRPr="002D7BC0">
        <w:rPr>
          <w:rFonts w:ascii="Courier New" w:hAnsi="Courier New" w:cs="Courier New"/>
          <w:sz w:val="16"/>
          <w:szCs w:val="16"/>
        </w:rPr>
        <w:t>1:length</w:t>
      </w:r>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2B4E7D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7D249D9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s.numeric</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i]]))</w:t>
      </w:r>
    </w:p>
    <w:p w14:paraId="00BF2B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last &lt;- </w:t>
      </w:r>
      <w:proofErr w:type="spellStart"/>
      <w:proofErr w:type="gramStart"/>
      <w:r w:rsidRPr="002D7BC0">
        <w:rPr>
          <w:rFonts w:ascii="Courier New" w:hAnsi="Courier New" w:cs="Courier New"/>
          <w:sz w:val="16"/>
          <w:szCs w:val="16"/>
        </w:rPr>
        <w:t>as.numeric</w:t>
      </w:r>
      <w:proofErr w:type="spellEnd"/>
      <w:proofErr w:type="gramEnd"/>
      <w:r w:rsidRPr="002D7BC0">
        <w:rPr>
          <w:rFonts w:ascii="Courier New" w:hAnsi="Courier New" w:cs="Courier New"/>
          <w:sz w:val="16"/>
          <w:szCs w:val="16"/>
        </w:rPr>
        <w:t>(las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i]]))</w:t>
      </w:r>
    </w:p>
    <w:p w14:paraId="410732F2" w14:textId="77777777" w:rsidR="002D7BC0" w:rsidRPr="002D7BC0" w:rsidRDefault="002D7BC0" w:rsidP="002D7BC0">
      <w:pPr>
        <w:rPr>
          <w:rFonts w:ascii="Courier New" w:hAnsi="Courier New" w:cs="Courier New"/>
          <w:sz w:val="16"/>
          <w:szCs w:val="16"/>
        </w:rPr>
      </w:pPr>
    </w:p>
    <w:p w14:paraId="4C3A43E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total_investmen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opt_single$weights</w:t>
      </w:r>
      <w:proofErr w:type="spellEnd"/>
      <w:r w:rsidRPr="002D7BC0">
        <w:rPr>
          <w:rFonts w:ascii="Courier New" w:hAnsi="Courier New" w:cs="Courier New"/>
          <w:sz w:val="16"/>
          <w:szCs w:val="16"/>
        </w:rPr>
        <w:t xml:space="preserve">[i] / </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 0)</w:t>
      </w:r>
    </w:p>
    <w:p w14:paraId="724CFAD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lt; 0)</w:t>
      </w:r>
    </w:p>
    <w:p w14:paraId="0E40143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 0</w:t>
      </w:r>
    </w:p>
    <w:p w14:paraId="4B53B960" w14:textId="77777777" w:rsidR="002D7BC0" w:rsidRPr="002D7BC0" w:rsidRDefault="002D7BC0" w:rsidP="002D7BC0">
      <w:pPr>
        <w:rPr>
          <w:rFonts w:ascii="Courier New" w:hAnsi="Courier New" w:cs="Courier New"/>
          <w:sz w:val="16"/>
          <w:szCs w:val="16"/>
        </w:rPr>
      </w:pPr>
    </w:p>
    <w:p w14:paraId="65FB71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share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1, i] &lt;- </w:t>
      </w:r>
      <w:proofErr w:type="spellStart"/>
      <w:r w:rsidRPr="002D7BC0">
        <w:rPr>
          <w:rFonts w:ascii="Courier New" w:hAnsi="Courier New" w:cs="Courier New"/>
          <w:sz w:val="16"/>
          <w:szCs w:val="16"/>
        </w:rPr>
        <w:t>share_number</w:t>
      </w:r>
      <w:proofErr w:type="spellEnd"/>
    </w:p>
    <w:p w14:paraId="7A37EBC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share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2, i] &lt;-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first</w:t>
      </w:r>
      <w:proofErr w:type="spellEnd"/>
    </w:p>
    <w:p w14:paraId="4E5DDF1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share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3, i] &lt;-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 last</w:t>
      </w:r>
    </w:p>
    <w:p w14:paraId="0244DB2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share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4, i] &lt;-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 (last - </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w:t>
      </w:r>
    </w:p>
    <w:p w14:paraId="2698914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460950E5" w14:textId="77777777" w:rsidR="002D7BC0" w:rsidRPr="002D7BC0" w:rsidRDefault="002D7BC0" w:rsidP="002D7BC0">
      <w:pPr>
        <w:rPr>
          <w:rFonts w:ascii="Courier New" w:hAnsi="Courier New" w:cs="Courier New"/>
          <w:sz w:val="16"/>
          <w:szCs w:val="16"/>
        </w:rPr>
      </w:pPr>
    </w:p>
    <w:p w14:paraId="6E712958"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olnam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col_names</w:t>
      </w:r>
      <w:proofErr w:type="spellEnd"/>
    </w:p>
    <w:p w14:paraId="064C121A"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rownam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 &lt;- </w:t>
      </w:r>
      <w:proofErr w:type="gramStart"/>
      <w:r w:rsidRPr="002D7BC0">
        <w:rPr>
          <w:rFonts w:ascii="Courier New" w:hAnsi="Courier New" w:cs="Courier New"/>
          <w:sz w:val="16"/>
          <w:szCs w:val="16"/>
        </w:rPr>
        <w:t>c(</w:t>
      </w:r>
      <w:proofErr w:type="gramEnd"/>
      <w:r w:rsidRPr="002D7BC0">
        <w:rPr>
          <w:rFonts w:ascii="Courier New" w:hAnsi="Courier New" w:cs="Courier New"/>
          <w:sz w:val="16"/>
          <w:szCs w:val="16"/>
        </w:rPr>
        <w:t xml:space="preserve">"Share </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Start Value", "End Value", "</w:t>
      </w:r>
      <w:proofErr w:type="spellStart"/>
      <w:r w:rsidRPr="002D7BC0">
        <w:rPr>
          <w:rFonts w:ascii="Courier New" w:hAnsi="Courier New" w:cs="Courier New"/>
          <w:sz w:val="16"/>
          <w:szCs w:val="16"/>
        </w:rPr>
        <w:t>Difference</w:t>
      </w:r>
      <w:proofErr w:type="spellEnd"/>
      <w:r w:rsidRPr="002D7BC0">
        <w:rPr>
          <w:rFonts w:ascii="Courier New" w:hAnsi="Courier New" w:cs="Courier New"/>
          <w:sz w:val="16"/>
          <w:szCs w:val="16"/>
        </w:rPr>
        <w:t>")</w:t>
      </w:r>
    </w:p>
    <w:p w14:paraId="2F5F301C"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hares</w:t>
      </w:r>
      <w:proofErr w:type="spellEnd"/>
    </w:p>
    <w:p w14:paraId="71C572A4" w14:textId="77777777" w:rsidR="002D7BC0" w:rsidRPr="002D7BC0" w:rsidRDefault="002D7BC0" w:rsidP="002D7BC0">
      <w:pPr>
        <w:rPr>
          <w:rFonts w:ascii="Courier New" w:hAnsi="Courier New" w:cs="Courier New"/>
          <w:sz w:val="16"/>
          <w:szCs w:val="16"/>
        </w:rPr>
      </w:pPr>
    </w:p>
    <w:p w14:paraId="3ECC00E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nformatio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use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Plots</w:t>
      </w:r>
    </w:p>
    <w:p w14:paraId="334C6DF9"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data.fram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1,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1623B630"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tart_val</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data.fram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2,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731102E9"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end_val</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data.fram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3,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6EA99CA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tart_val</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start_val</w:t>
      </w:r>
      <w:proofErr w:type="spellEnd"/>
      <w:r w:rsidRPr="002D7BC0">
        <w:rPr>
          <w:rFonts w:ascii="Courier New" w:hAnsi="Courier New" w:cs="Courier New"/>
          <w:sz w:val="16"/>
          <w:szCs w:val="16"/>
        </w:rPr>
        <w:t xml:space="preserve"> %&gt;%</w:t>
      </w:r>
    </w:p>
    <w:p w14:paraId="7BEC98B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roup_b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gt;%</w:t>
      </w:r>
    </w:p>
    <w:p w14:paraId="3EACD9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filte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gt; 0) %&gt;%</w:t>
      </w:r>
    </w:p>
    <w:p w14:paraId="0833897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rrang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esc</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gt;%</w:t>
      </w:r>
    </w:p>
    <w:p w14:paraId="3C2D69C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mutat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rop</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100/</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2, ])), 1), </w:t>
      </w:r>
    </w:p>
    <w:p w14:paraId="3540D9E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n\n", </w:t>
      </w:r>
      <w:proofErr w:type="spellStart"/>
      <w:r w:rsidRPr="002D7BC0">
        <w:rPr>
          <w:rFonts w:ascii="Courier New" w:hAnsi="Courier New" w:cs="Courier New"/>
          <w:sz w:val="16"/>
          <w:szCs w:val="16"/>
        </w:rPr>
        <w:t>prop</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w:t>
      </w:r>
    </w:p>
    <w:p w14:paraId="13F54D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um_p</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n"),</w:t>
      </w:r>
    </w:p>
    <w:p w14:paraId="44BDA42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2))</w:t>
      </w:r>
    </w:p>
    <w:p w14:paraId="3A500DD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lastRenderedPageBreak/>
        <w:t>end_val</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end_val</w:t>
      </w:r>
      <w:proofErr w:type="spellEnd"/>
      <w:r w:rsidRPr="002D7BC0">
        <w:rPr>
          <w:rFonts w:ascii="Courier New" w:hAnsi="Courier New" w:cs="Courier New"/>
          <w:sz w:val="16"/>
          <w:szCs w:val="16"/>
        </w:rPr>
        <w:t xml:space="preserve"> %&gt;%</w:t>
      </w:r>
    </w:p>
    <w:p w14:paraId="2C2FD37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roup_b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gt;%</w:t>
      </w:r>
    </w:p>
    <w:p w14:paraId="41D128D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filte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gt; 0) %&gt;%</w:t>
      </w:r>
    </w:p>
    <w:p w14:paraId="1018B66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rrang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esc</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gt;%</w:t>
      </w:r>
    </w:p>
    <w:p w14:paraId="1F1AF97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mutat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rop</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100/</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3, ])), 1), </w:t>
      </w:r>
    </w:p>
    <w:p w14:paraId="68E0445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erformance</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 100 / </w:t>
      </w:r>
      <w:proofErr w:type="spellStart"/>
      <w:r w:rsidRPr="002D7BC0">
        <w:rPr>
          <w:rFonts w:ascii="Courier New" w:hAnsi="Courier New" w:cs="Courier New"/>
          <w:sz w:val="16"/>
          <w:szCs w:val="16"/>
        </w:rPr>
        <w:t>total_investment</w:t>
      </w:r>
      <w:proofErr w:type="spellEnd"/>
      <w:r w:rsidRPr="002D7BC0">
        <w:rPr>
          <w:rFonts w:ascii="Courier New" w:hAnsi="Courier New" w:cs="Courier New"/>
          <w:sz w:val="16"/>
          <w:szCs w:val="16"/>
        </w:rPr>
        <w:t>, 1),</w:t>
      </w:r>
    </w:p>
    <w:p w14:paraId="7EAA5A6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n\n", </w:t>
      </w:r>
      <w:proofErr w:type="spellStart"/>
      <w:r w:rsidRPr="002D7BC0">
        <w:rPr>
          <w:rFonts w:ascii="Courier New" w:hAnsi="Courier New" w:cs="Courier New"/>
          <w:sz w:val="16"/>
          <w:szCs w:val="16"/>
        </w:rPr>
        <w:t>prop</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w:t>
      </w:r>
    </w:p>
    <w:p w14:paraId="685A0B7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erf_text</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n\n\n\n", "Performance = ", </w:t>
      </w:r>
      <w:proofErr w:type="spellStart"/>
      <w:r w:rsidRPr="002D7BC0">
        <w:rPr>
          <w:rFonts w:ascii="Courier New" w:hAnsi="Courier New" w:cs="Courier New"/>
          <w:sz w:val="16"/>
          <w:szCs w:val="16"/>
        </w:rPr>
        <w:t>performanc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w:t>
      </w:r>
    </w:p>
    <w:p w14:paraId="6177829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um_p</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erf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n"),</w:t>
      </w:r>
    </w:p>
    <w:p w14:paraId="40D8CB7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2))</w:t>
      </w:r>
    </w:p>
    <w:p w14:paraId="580194ED" w14:textId="77777777" w:rsidR="002D7BC0" w:rsidRPr="002D7BC0" w:rsidRDefault="002D7BC0" w:rsidP="002D7BC0">
      <w:pPr>
        <w:rPr>
          <w:rFonts w:ascii="Courier New" w:hAnsi="Courier New" w:cs="Courier New"/>
          <w:sz w:val="16"/>
          <w:szCs w:val="16"/>
        </w:rPr>
      </w:pPr>
    </w:p>
    <w:p w14:paraId="4FBB30F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w:t>
      </w:r>
      <w:proofErr w:type="spellEnd"/>
      <w:r w:rsidRPr="002D7BC0">
        <w:rPr>
          <w:rFonts w:ascii="Courier New" w:hAnsi="Courier New" w:cs="Courier New"/>
          <w:sz w:val="16"/>
          <w:szCs w:val="16"/>
        </w:rPr>
        <w:t xml:space="preserve"> per </w:t>
      </w:r>
      <w:proofErr w:type="spellStart"/>
      <w:r w:rsidRPr="002D7BC0">
        <w:rPr>
          <w:rFonts w:ascii="Courier New" w:hAnsi="Courier New" w:cs="Courier New"/>
          <w:sz w:val="16"/>
          <w:szCs w:val="16"/>
        </w:rPr>
        <w:t>company</w:t>
      </w:r>
      <w:proofErr w:type="spellEnd"/>
    </w:p>
    <w:p w14:paraId="5B538BDD"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ggplot</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x=</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y=</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w:t>
      </w:r>
    </w:p>
    <w:p w14:paraId="2F2986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w:t>
      </w:r>
      <w:proofErr w:type="gramStart"/>
      <w:r w:rsidRPr="002D7BC0">
        <w:rPr>
          <w:rFonts w:ascii="Courier New" w:hAnsi="Courier New" w:cs="Courier New"/>
          <w:sz w:val="16"/>
          <w:szCs w:val="16"/>
        </w:rPr>
        <w:t>ba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sta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identit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hite</w:t>
      </w:r>
      <w:proofErr w:type="spellEnd"/>
      <w:r w:rsidRPr="002D7BC0">
        <w:rPr>
          <w:rFonts w:ascii="Courier New" w:hAnsi="Courier New" w:cs="Courier New"/>
          <w:sz w:val="16"/>
          <w:szCs w:val="16"/>
        </w:rPr>
        <w:t>") +</w:t>
      </w:r>
    </w:p>
    <w:p w14:paraId="67135E0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1.6,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ize</w:t>
      </w:r>
      <w:proofErr w:type="spellEnd"/>
      <w:r w:rsidRPr="002D7BC0">
        <w:rPr>
          <w:rFonts w:ascii="Courier New" w:hAnsi="Courier New" w:cs="Courier New"/>
          <w:sz w:val="16"/>
          <w:szCs w:val="16"/>
        </w:rPr>
        <w:t xml:space="preserve"> = 3.5) +</w:t>
      </w:r>
    </w:p>
    <w:p w14:paraId="6D0BACC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ggtitle</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f</w:t>
      </w:r>
      <w:proofErr w:type="spellEnd"/>
      <w:r w:rsidRPr="002D7BC0">
        <w:rPr>
          <w:rFonts w:ascii="Courier New" w:hAnsi="Courier New" w:cs="Courier New"/>
          <w:sz w:val="16"/>
          <w:szCs w:val="16"/>
        </w:rPr>
        <w:t xml:space="preserve"> Shares per Company") +</w:t>
      </w:r>
    </w:p>
    <w:p w14:paraId="73F128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them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lot.titl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hjust</w:t>
      </w:r>
      <w:proofErr w:type="spellEnd"/>
      <w:r w:rsidRPr="002D7BC0">
        <w:rPr>
          <w:rFonts w:ascii="Courier New" w:hAnsi="Courier New" w:cs="Courier New"/>
          <w:sz w:val="16"/>
          <w:szCs w:val="16"/>
        </w:rPr>
        <w:t xml:space="preserve"> = 0.5))</w:t>
      </w:r>
    </w:p>
    <w:p w14:paraId="05A737C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tar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value</w:t>
      </w:r>
      <w:proofErr w:type="spellEnd"/>
      <w:r w:rsidRPr="002D7BC0">
        <w:rPr>
          <w:rFonts w:ascii="Courier New" w:hAnsi="Courier New" w:cs="Courier New"/>
          <w:sz w:val="16"/>
          <w:szCs w:val="16"/>
        </w:rPr>
        <w:t xml:space="preserve"> in % and CHF per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hich</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has</w:t>
      </w:r>
      <w:proofErr w:type="spellEnd"/>
      <w:r w:rsidRPr="002D7BC0">
        <w:rPr>
          <w:rFonts w:ascii="Courier New" w:hAnsi="Courier New" w:cs="Courier New"/>
          <w:sz w:val="16"/>
          <w:szCs w:val="16"/>
        </w:rPr>
        <w:t xml:space="preserve"> at least 1 </w:t>
      </w:r>
      <w:proofErr w:type="spellStart"/>
      <w:r w:rsidRPr="002D7BC0">
        <w:rPr>
          <w:rFonts w:ascii="Courier New" w:hAnsi="Courier New" w:cs="Courier New"/>
          <w:sz w:val="16"/>
          <w:szCs w:val="16"/>
        </w:rPr>
        <w:t>share</w:t>
      </w:r>
      <w:proofErr w:type="spellEnd"/>
    </w:p>
    <w:p w14:paraId="7B14AB94"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ggplot</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tart_val</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 xml:space="preserve">(x = "", y = </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w:t>
      </w:r>
    </w:p>
    <w:p w14:paraId="6307537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w:t>
      </w:r>
      <w:proofErr w:type="gramStart"/>
      <w:r w:rsidRPr="002D7BC0">
        <w:rPr>
          <w:rFonts w:ascii="Courier New" w:hAnsi="Courier New" w:cs="Courier New"/>
          <w:sz w:val="16"/>
          <w:szCs w:val="16"/>
        </w:rPr>
        <w:t>ba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width</w:t>
      </w:r>
      <w:proofErr w:type="spellEnd"/>
      <w:r w:rsidRPr="002D7BC0">
        <w:rPr>
          <w:rFonts w:ascii="Courier New" w:hAnsi="Courier New" w:cs="Courier New"/>
          <w:sz w:val="16"/>
          <w:szCs w:val="16"/>
        </w:rPr>
        <w:t xml:space="preserve"> = 1, </w:t>
      </w:r>
      <w:proofErr w:type="spellStart"/>
      <w:r w:rsidRPr="002D7BC0">
        <w:rPr>
          <w:rFonts w:ascii="Courier New" w:hAnsi="Courier New" w:cs="Courier New"/>
          <w:sz w:val="16"/>
          <w:szCs w:val="16"/>
        </w:rPr>
        <w:t>sta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identit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hite</w:t>
      </w:r>
      <w:proofErr w:type="spellEnd"/>
      <w:r w:rsidRPr="002D7BC0">
        <w:rPr>
          <w:rFonts w:ascii="Courier New" w:hAnsi="Courier New" w:cs="Courier New"/>
          <w:sz w:val="16"/>
          <w:szCs w:val="16"/>
        </w:rPr>
        <w:t>") +</w:t>
      </w:r>
    </w:p>
    <w:p w14:paraId="2B1AACA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395ECFD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055791D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ord_</w:t>
      </w:r>
      <w:proofErr w:type="gramStart"/>
      <w:r w:rsidRPr="002D7BC0">
        <w:rPr>
          <w:rFonts w:ascii="Courier New" w:hAnsi="Courier New" w:cs="Courier New"/>
          <w:sz w:val="16"/>
          <w:szCs w:val="16"/>
        </w:rPr>
        <w:t>polar</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y", </w:t>
      </w:r>
      <w:proofErr w:type="spellStart"/>
      <w:r w:rsidRPr="002D7BC0">
        <w:rPr>
          <w:rFonts w:ascii="Courier New" w:hAnsi="Courier New" w:cs="Courier New"/>
          <w:sz w:val="16"/>
          <w:szCs w:val="16"/>
        </w:rPr>
        <w:t>direction</w:t>
      </w:r>
      <w:proofErr w:type="spellEnd"/>
      <w:r w:rsidRPr="002D7BC0">
        <w:rPr>
          <w:rFonts w:ascii="Courier New" w:hAnsi="Courier New" w:cs="Courier New"/>
          <w:sz w:val="16"/>
          <w:szCs w:val="16"/>
        </w:rPr>
        <w:t xml:space="preserve"> = -1) +</w:t>
      </w:r>
    </w:p>
    <w:p w14:paraId="0B83BEA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lab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x = "", y = "", title = "Investment at Start") +</w:t>
      </w:r>
    </w:p>
    <w:p w14:paraId="5836C23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them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axis.ticks</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blan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xis.tex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blan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legend.position</w:t>
      </w:r>
      <w:proofErr w:type="spellEnd"/>
      <w:r w:rsidRPr="002D7BC0">
        <w:rPr>
          <w:rFonts w:ascii="Courier New" w:hAnsi="Courier New" w:cs="Courier New"/>
          <w:sz w:val="16"/>
          <w:szCs w:val="16"/>
        </w:rPr>
        <w:t xml:space="preserve"> = c(0.2, 0), </w:t>
      </w:r>
      <w:proofErr w:type="spellStart"/>
      <w:r w:rsidRPr="002D7BC0">
        <w:rPr>
          <w:rFonts w:ascii="Courier New" w:hAnsi="Courier New" w:cs="Courier New"/>
          <w:sz w:val="16"/>
          <w:szCs w:val="16"/>
        </w:rPr>
        <w:t>legend.justification</w:t>
      </w:r>
      <w:proofErr w:type="spellEnd"/>
      <w:r w:rsidRPr="002D7BC0">
        <w:rPr>
          <w:rFonts w:ascii="Courier New" w:hAnsi="Courier New" w:cs="Courier New"/>
          <w:sz w:val="16"/>
          <w:szCs w:val="16"/>
        </w:rPr>
        <w:t xml:space="preserve"> = c(0.1, 0), </w:t>
      </w:r>
      <w:proofErr w:type="spellStart"/>
      <w:r w:rsidRPr="002D7BC0">
        <w:rPr>
          <w:rFonts w:ascii="Courier New" w:hAnsi="Courier New" w:cs="Courier New"/>
          <w:sz w:val="16"/>
          <w:szCs w:val="16"/>
        </w:rPr>
        <w:t>plot.titl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hjust</w:t>
      </w:r>
      <w:proofErr w:type="spellEnd"/>
      <w:r w:rsidRPr="002D7BC0">
        <w:rPr>
          <w:rFonts w:ascii="Courier New" w:hAnsi="Courier New" w:cs="Courier New"/>
          <w:sz w:val="16"/>
          <w:szCs w:val="16"/>
        </w:rPr>
        <w:t xml:space="preserve"> = 0.5)) +</w:t>
      </w:r>
    </w:p>
    <w:p w14:paraId="47C4DFB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guides</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guide_legend</w:t>
      </w:r>
      <w:proofErr w:type="spellEnd"/>
      <w:r w:rsidRPr="002D7BC0">
        <w:rPr>
          <w:rFonts w:ascii="Courier New" w:hAnsi="Courier New" w:cs="Courier New"/>
          <w:sz w:val="16"/>
          <w:szCs w:val="16"/>
        </w:rPr>
        <w:t xml:space="preserve">(title = NULL, </w:t>
      </w:r>
      <w:proofErr w:type="spellStart"/>
      <w:r w:rsidRPr="002D7BC0">
        <w:rPr>
          <w:rFonts w:ascii="Courier New" w:hAnsi="Courier New" w:cs="Courier New"/>
          <w:sz w:val="16"/>
          <w:szCs w:val="16"/>
        </w:rPr>
        <w:t>nrow</w:t>
      </w:r>
      <w:proofErr w:type="spellEnd"/>
      <w:r w:rsidRPr="002D7BC0">
        <w:rPr>
          <w:rFonts w:ascii="Courier New" w:hAnsi="Courier New" w:cs="Courier New"/>
          <w:sz w:val="16"/>
          <w:szCs w:val="16"/>
        </w:rPr>
        <w:t xml:space="preserve"> = 1))</w:t>
      </w:r>
    </w:p>
    <w:p w14:paraId="66C74A5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end </w:t>
      </w:r>
      <w:proofErr w:type="spellStart"/>
      <w:r w:rsidRPr="002D7BC0">
        <w:rPr>
          <w:rFonts w:ascii="Courier New" w:hAnsi="Courier New" w:cs="Courier New"/>
          <w:sz w:val="16"/>
          <w:szCs w:val="16"/>
        </w:rPr>
        <w:t>value</w:t>
      </w:r>
      <w:proofErr w:type="spellEnd"/>
      <w:r w:rsidRPr="002D7BC0">
        <w:rPr>
          <w:rFonts w:ascii="Courier New" w:hAnsi="Courier New" w:cs="Courier New"/>
          <w:sz w:val="16"/>
          <w:szCs w:val="16"/>
        </w:rPr>
        <w:t xml:space="preserve"> in %, </w:t>
      </w:r>
      <w:proofErr w:type="spellStart"/>
      <w:r w:rsidRPr="002D7BC0">
        <w:rPr>
          <w:rFonts w:ascii="Courier New" w:hAnsi="Courier New" w:cs="Courier New"/>
          <w:sz w:val="16"/>
          <w:szCs w:val="16"/>
        </w:rPr>
        <w:t>performance</w:t>
      </w:r>
      <w:proofErr w:type="spellEnd"/>
      <w:r w:rsidRPr="002D7BC0">
        <w:rPr>
          <w:rFonts w:ascii="Courier New" w:hAnsi="Courier New" w:cs="Courier New"/>
          <w:sz w:val="16"/>
          <w:szCs w:val="16"/>
        </w:rPr>
        <w:t xml:space="preserve"> in </w:t>
      </w:r>
      <w:proofErr w:type="gramStart"/>
      <w:r w:rsidRPr="002D7BC0">
        <w:rPr>
          <w:rFonts w:ascii="Courier New" w:hAnsi="Courier New" w:cs="Courier New"/>
          <w:sz w:val="16"/>
          <w:szCs w:val="16"/>
        </w:rPr>
        <w:t>%  and</w:t>
      </w:r>
      <w:proofErr w:type="gramEnd"/>
      <w:r w:rsidRPr="002D7BC0">
        <w:rPr>
          <w:rFonts w:ascii="Courier New" w:hAnsi="Courier New" w:cs="Courier New"/>
          <w:sz w:val="16"/>
          <w:szCs w:val="16"/>
        </w:rPr>
        <w:t xml:space="preserve"> CHF per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hich</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has</w:t>
      </w:r>
      <w:proofErr w:type="spellEnd"/>
      <w:r w:rsidRPr="002D7BC0">
        <w:rPr>
          <w:rFonts w:ascii="Courier New" w:hAnsi="Courier New" w:cs="Courier New"/>
          <w:sz w:val="16"/>
          <w:szCs w:val="16"/>
        </w:rPr>
        <w:t xml:space="preserve"> at least 1 </w:t>
      </w:r>
      <w:proofErr w:type="spellStart"/>
      <w:r w:rsidRPr="002D7BC0">
        <w:rPr>
          <w:rFonts w:ascii="Courier New" w:hAnsi="Courier New" w:cs="Courier New"/>
          <w:sz w:val="16"/>
          <w:szCs w:val="16"/>
        </w:rPr>
        <w:t>share</w:t>
      </w:r>
      <w:proofErr w:type="spellEnd"/>
    </w:p>
    <w:p w14:paraId="067CDEA7"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ggplot</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nd_val</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 xml:space="preserve">(x = "", y = </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w:t>
      </w:r>
    </w:p>
    <w:p w14:paraId="7F7672B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w:t>
      </w:r>
      <w:proofErr w:type="gramStart"/>
      <w:r w:rsidRPr="002D7BC0">
        <w:rPr>
          <w:rFonts w:ascii="Courier New" w:hAnsi="Courier New" w:cs="Courier New"/>
          <w:sz w:val="16"/>
          <w:szCs w:val="16"/>
        </w:rPr>
        <w:t>ba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width</w:t>
      </w:r>
      <w:proofErr w:type="spellEnd"/>
      <w:r w:rsidRPr="002D7BC0">
        <w:rPr>
          <w:rFonts w:ascii="Courier New" w:hAnsi="Courier New" w:cs="Courier New"/>
          <w:sz w:val="16"/>
          <w:szCs w:val="16"/>
        </w:rPr>
        <w:t xml:space="preserve"> = 1, </w:t>
      </w:r>
      <w:proofErr w:type="spellStart"/>
      <w:r w:rsidRPr="002D7BC0">
        <w:rPr>
          <w:rFonts w:ascii="Courier New" w:hAnsi="Courier New" w:cs="Courier New"/>
          <w:sz w:val="16"/>
          <w:szCs w:val="16"/>
        </w:rPr>
        <w:t>sta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identit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hite</w:t>
      </w:r>
      <w:proofErr w:type="spellEnd"/>
      <w:r w:rsidRPr="002D7BC0">
        <w:rPr>
          <w:rFonts w:ascii="Courier New" w:hAnsi="Courier New" w:cs="Courier New"/>
          <w:sz w:val="16"/>
          <w:szCs w:val="16"/>
        </w:rPr>
        <w:t>") +</w:t>
      </w:r>
    </w:p>
    <w:p w14:paraId="7E1C1D0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1792EFF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7B0C766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erf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2828071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ord_</w:t>
      </w:r>
      <w:proofErr w:type="gramStart"/>
      <w:r w:rsidRPr="002D7BC0">
        <w:rPr>
          <w:rFonts w:ascii="Courier New" w:hAnsi="Courier New" w:cs="Courier New"/>
          <w:sz w:val="16"/>
          <w:szCs w:val="16"/>
        </w:rPr>
        <w:t>polar</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y", </w:t>
      </w:r>
      <w:proofErr w:type="spellStart"/>
      <w:r w:rsidRPr="002D7BC0">
        <w:rPr>
          <w:rFonts w:ascii="Courier New" w:hAnsi="Courier New" w:cs="Courier New"/>
          <w:sz w:val="16"/>
          <w:szCs w:val="16"/>
        </w:rPr>
        <w:t>direction</w:t>
      </w:r>
      <w:proofErr w:type="spellEnd"/>
      <w:r w:rsidRPr="002D7BC0">
        <w:rPr>
          <w:rFonts w:ascii="Courier New" w:hAnsi="Courier New" w:cs="Courier New"/>
          <w:sz w:val="16"/>
          <w:szCs w:val="16"/>
        </w:rPr>
        <w:t xml:space="preserve"> = -1) +</w:t>
      </w:r>
    </w:p>
    <w:p w14:paraId="22A3FE8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lab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x = "", y = "", title = "Investment at End") +</w:t>
      </w:r>
    </w:p>
    <w:p w14:paraId="086760D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them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axis.ticks</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blan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xis.tex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blan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legend.position</w:t>
      </w:r>
      <w:proofErr w:type="spellEnd"/>
      <w:r w:rsidRPr="002D7BC0">
        <w:rPr>
          <w:rFonts w:ascii="Courier New" w:hAnsi="Courier New" w:cs="Courier New"/>
          <w:sz w:val="16"/>
          <w:szCs w:val="16"/>
        </w:rPr>
        <w:t xml:space="preserve"> = c(0.2, 0), </w:t>
      </w:r>
      <w:proofErr w:type="spellStart"/>
      <w:r w:rsidRPr="002D7BC0">
        <w:rPr>
          <w:rFonts w:ascii="Courier New" w:hAnsi="Courier New" w:cs="Courier New"/>
          <w:sz w:val="16"/>
          <w:szCs w:val="16"/>
        </w:rPr>
        <w:t>legend.justification</w:t>
      </w:r>
      <w:proofErr w:type="spellEnd"/>
      <w:r w:rsidRPr="002D7BC0">
        <w:rPr>
          <w:rFonts w:ascii="Courier New" w:hAnsi="Courier New" w:cs="Courier New"/>
          <w:sz w:val="16"/>
          <w:szCs w:val="16"/>
        </w:rPr>
        <w:t xml:space="preserve"> = c(0.1, 0), </w:t>
      </w:r>
      <w:proofErr w:type="spellStart"/>
      <w:r w:rsidRPr="002D7BC0">
        <w:rPr>
          <w:rFonts w:ascii="Courier New" w:hAnsi="Courier New" w:cs="Courier New"/>
          <w:sz w:val="16"/>
          <w:szCs w:val="16"/>
        </w:rPr>
        <w:t>plot.titl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hjust</w:t>
      </w:r>
      <w:proofErr w:type="spellEnd"/>
      <w:r w:rsidRPr="002D7BC0">
        <w:rPr>
          <w:rFonts w:ascii="Courier New" w:hAnsi="Courier New" w:cs="Courier New"/>
          <w:sz w:val="16"/>
          <w:szCs w:val="16"/>
        </w:rPr>
        <w:t xml:space="preserve"> = 0.5)) +</w:t>
      </w:r>
    </w:p>
    <w:p w14:paraId="00FB315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guides</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guide_legend</w:t>
      </w:r>
      <w:proofErr w:type="spellEnd"/>
      <w:r w:rsidRPr="002D7BC0">
        <w:rPr>
          <w:rFonts w:ascii="Courier New" w:hAnsi="Courier New" w:cs="Courier New"/>
          <w:sz w:val="16"/>
          <w:szCs w:val="16"/>
        </w:rPr>
        <w:t xml:space="preserve">(title = NULL, </w:t>
      </w:r>
      <w:proofErr w:type="spellStart"/>
      <w:r w:rsidRPr="002D7BC0">
        <w:rPr>
          <w:rFonts w:ascii="Courier New" w:hAnsi="Courier New" w:cs="Courier New"/>
          <w:sz w:val="16"/>
          <w:szCs w:val="16"/>
        </w:rPr>
        <w:t>nrow</w:t>
      </w:r>
      <w:proofErr w:type="spellEnd"/>
      <w:r w:rsidRPr="002D7BC0">
        <w:rPr>
          <w:rFonts w:ascii="Courier New" w:hAnsi="Courier New" w:cs="Courier New"/>
          <w:sz w:val="16"/>
          <w:szCs w:val="16"/>
        </w:rPr>
        <w:t xml:space="preserve"> = 1))</w:t>
      </w:r>
    </w:p>
    <w:p w14:paraId="3FA0752D" w14:textId="77777777" w:rsidR="002D7BC0" w:rsidRPr="002D7BC0" w:rsidRDefault="002D7BC0" w:rsidP="002D7BC0">
      <w:pPr>
        <w:rPr>
          <w:rFonts w:ascii="Courier New" w:hAnsi="Courier New" w:cs="Courier New"/>
          <w:sz w:val="16"/>
          <w:szCs w:val="16"/>
        </w:rPr>
      </w:pPr>
    </w:p>
    <w:p w14:paraId="09BC1D6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umulative</w:t>
      </w:r>
      <w:proofErr w:type="spellEnd"/>
      <w:r w:rsidRPr="002D7BC0">
        <w:rPr>
          <w:rFonts w:ascii="Courier New" w:hAnsi="Courier New" w:cs="Courier New"/>
          <w:sz w:val="16"/>
          <w:szCs w:val="16"/>
        </w:rPr>
        <w:t xml:space="preserve"> all </w:t>
      </w:r>
      <w:proofErr w:type="spellStart"/>
      <w:r w:rsidRPr="002D7BC0">
        <w:rPr>
          <w:rFonts w:ascii="Courier New" w:hAnsi="Courier New" w:cs="Courier New"/>
          <w:sz w:val="16"/>
          <w:szCs w:val="16"/>
        </w:rPr>
        <w:t>returns</w:t>
      </w:r>
      <w:proofErr w:type="spellEnd"/>
    </w:p>
    <w:p w14:paraId="10C01C56"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umret</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cumprod</w:t>
      </w:r>
      <w:proofErr w:type="spellEnd"/>
      <w:r w:rsidRPr="002D7BC0">
        <w:rPr>
          <w:rFonts w:ascii="Courier New" w:hAnsi="Courier New" w:cs="Courier New"/>
          <w:sz w:val="16"/>
          <w:szCs w:val="16"/>
        </w:rPr>
        <w:t>(1+minVarReturns)</w:t>
      </w:r>
    </w:p>
    <w:p w14:paraId="350BB9A7"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acf</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cumre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Optimal Portfolio")</w:t>
      </w:r>
    </w:p>
    <w:p w14:paraId="1DDE0E2B"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lastRenderedPageBreak/>
        <w:t>pacf</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cumre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Optimal Portfolio")</w:t>
      </w:r>
    </w:p>
    <w:p w14:paraId="6AD23A9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rim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umulativ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turns</w:t>
      </w:r>
      <w:proofErr w:type="spellEnd"/>
    </w:p>
    <w:p w14:paraId="1E1DE0A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fit &lt;- </w:t>
      </w:r>
      <w:proofErr w:type="spellStart"/>
      <w:proofErr w:type="gramStart"/>
      <w:r w:rsidRPr="002D7BC0">
        <w:rPr>
          <w:rFonts w:ascii="Courier New" w:hAnsi="Courier New" w:cs="Courier New"/>
          <w:sz w:val="16"/>
          <w:szCs w:val="16"/>
        </w:rPr>
        <w:t>Arima</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cumre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rder</w:t>
      </w:r>
      <w:proofErr w:type="spellEnd"/>
      <w:r w:rsidRPr="002D7BC0">
        <w:rPr>
          <w:rFonts w:ascii="Courier New" w:hAnsi="Courier New" w:cs="Courier New"/>
          <w:sz w:val="16"/>
          <w:szCs w:val="16"/>
        </w:rPr>
        <w:t xml:space="preserve"> = c(7, 0, 0), </w:t>
      </w:r>
      <w:proofErr w:type="spellStart"/>
      <w:r w:rsidRPr="002D7BC0">
        <w:rPr>
          <w:rFonts w:ascii="Courier New" w:hAnsi="Courier New" w:cs="Courier New"/>
          <w:sz w:val="16"/>
          <w:szCs w:val="16"/>
        </w:rPr>
        <w:t>include.drift</w:t>
      </w:r>
      <w:proofErr w:type="spellEnd"/>
      <w:r w:rsidRPr="002D7BC0">
        <w:rPr>
          <w:rFonts w:ascii="Courier New" w:hAnsi="Courier New" w:cs="Courier New"/>
          <w:sz w:val="16"/>
          <w:szCs w:val="16"/>
        </w:rPr>
        <w:t xml:space="preserve"> = TRUE)</w:t>
      </w:r>
    </w:p>
    <w:p w14:paraId="7B40835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ummary</w:t>
      </w:r>
      <w:proofErr w:type="spellEnd"/>
      <w:r w:rsidRPr="002D7BC0">
        <w:rPr>
          <w:rFonts w:ascii="Courier New" w:hAnsi="Courier New" w:cs="Courier New"/>
          <w:sz w:val="16"/>
          <w:szCs w:val="16"/>
        </w:rPr>
        <w:t>(fit)</w:t>
      </w:r>
    </w:p>
    <w:p w14:paraId="74FB9989" w14:textId="77777777" w:rsidR="002D7BC0" w:rsidRPr="002D7BC0" w:rsidRDefault="002D7BC0" w:rsidP="002D7BC0">
      <w:pPr>
        <w:rPr>
          <w:rFonts w:ascii="Courier New" w:hAnsi="Courier New" w:cs="Courier New"/>
          <w:sz w:val="16"/>
          <w:szCs w:val="16"/>
        </w:rPr>
      </w:pPr>
    </w:p>
    <w:p w14:paraId="733E239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rin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siduals</w:t>
      </w:r>
      <w:proofErr w:type="spellEnd"/>
    </w:p>
    <w:p w14:paraId="31E742D3"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heckresiduals</w:t>
      </w:r>
      <w:proofErr w:type="spellEnd"/>
      <w:r w:rsidRPr="002D7BC0">
        <w:rPr>
          <w:rFonts w:ascii="Courier New" w:hAnsi="Courier New" w:cs="Courier New"/>
          <w:sz w:val="16"/>
          <w:szCs w:val="16"/>
        </w:rPr>
        <w:t>(fit)</w:t>
      </w:r>
    </w:p>
    <w:p w14:paraId="0FFB67B4" w14:textId="77777777" w:rsidR="002D7BC0" w:rsidRPr="002D7BC0" w:rsidRDefault="002D7BC0" w:rsidP="002D7BC0">
      <w:pPr>
        <w:rPr>
          <w:rFonts w:ascii="Courier New" w:hAnsi="Courier New" w:cs="Courier New"/>
          <w:sz w:val="16"/>
          <w:szCs w:val="16"/>
        </w:rPr>
      </w:pPr>
    </w:p>
    <w:p w14:paraId="3AC6301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ecas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ext</w:t>
      </w:r>
      <w:proofErr w:type="spellEnd"/>
      <w:r w:rsidRPr="002D7BC0">
        <w:rPr>
          <w:rFonts w:ascii="Courier New" w:hAnsi="Courier New" w:cs="Courier New"/>
          <w:sz w:val="16"/>
          <w:szCs w:val="16"/>
        </w:rPr>
        <w:t xml:space="preserve"> 12 and 24 </w:t>
      </w:r>
      <w:proofErr w:type="gramStart"/>
      <w:r w:rsidRPr="002D7BC0">
        <w:rPr>
          <w:rFonts w:ascii="Courier New" w:hAnsi="Courier New" w:cs="Courier New"/>
          <w:sz w:val="16"/>
          <w:szCs w:val="16"/>
        </w:rPr>
        <w:t>Lag</w:t>
      </w:r>
      <w:proofErr w:type="gramEnd"/>
    </w:p>
    <w:p w14:paraId="602EE78C"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mi_forecast</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forecast</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fit, h = 24)</w:t>
      </w:r>
    </w:p>
    <w:p w14:paraId="0275CADE"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mi_forecast</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forecast</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fit, h = 12)</w:t>
      </w:r>
    </w:p>
    <w:p w14:paraId="7BF4546D" w14:textId="77777777" w:rsidR="002D7BC0" w:rsidRPr="002D7BC0" w:rsidRDefault="002D7BC0" w:rsidP="002D7BC0">
      <w:pPr>
        <w:rPr>
          <w:rFonts w:ascii="Courier New" w:hAnsi="Courier New" w:cs="Courier New"/>
          <w:sz w:val="16"/>
          <w:szCs w:val="16"/>
        </w:rPr>
      </w:pPr>
    </w:p>
    <w:p w14:paraId="6757D92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rin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ecast</w:t>
      </w:r>
      <w:proofErr w:type="spellEnd"/>
    </w:p>
    <w:p w14:paraId="30319763"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mi_forecast</w:t>
      </w:r>
      <w:proofErr w:type="spellEnd"/>
      <w:r w:rsidRPr="002D7BC0">
        <w:rPr>
          <w:rFonts w:ascii="Courier New" w:hAnsi="Courier New" w:cs="Courier New"/>
          <w:sz w:val="16"/>
          <w:szCs w:val="16"/>
        </w:rPr>
        <w:t>)</w:t>
      </w:r>
    </w:p>
    <w:p w14:paraId="798986FB" w14:textId="77777777" w:rsidR="002D7BC0" w:rsidRPr="002D7BC0" w:rsidRDefault="002D7BC0" w:rsidP="002D7BC0">
      <w:pPr>
        <w:rPr>
          <w:rFonts w:ascii="Courier New" w:hAnsi="Courier New" w:cs="Courier New"/>
          <w:sz w:val="16"/>
          <w:szCs w:val="16"/>
        </w:rPr>
      </w:pPr>
    </w:p>
    <w:p w14:paraId="2C0C391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SMI Data</w:t>
      </w:r>
    </w:p>
    <w:p w14:paraId="6BF78644"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mi</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getSymbols.yahoo</w:t>
      </w:r>
      <w:proofErr w:type="spellEnd"/>
      <w:r w:rsidRPr="002D7BC0">
        <w:rPr>
          <w:rFonts w:ascii="Courier New" w:hAnsi="Courier New" w:cs="Courier New"/>
          <w:sz w:val="16"/>
          <w:szCs w:val="16"/>
        </w:rPr>
        <w:t xml:space="preserve">("^SSMI",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2010-01-01", </w:t>
      </w:r>
      <w:proofErr w:type="spellStart"/>
      <w:r w:rsidRPr="002D7BC0">
        <w:rPr>
          <w:rFonts w:ascii="Courier New" w:hAnsi="Courier New" w:cs="Courier New"/>
          <w:sz w:val="16"/>
          <w:szCs w:val="16"/>
        </w:rPr>
        <w:t>to</w:t>
      </w:r>
      <w:proofErr w:type="spellEnd"/>
      <w:r w:rsidRPr="002D7BC0">
        <w:rPr>
          <w:rFonts w:ascii="Courier New" w:hAnsi="Courier New" w:cs="Courier New"/>
          <w:sz w:val="16"/>
          <w:szCs w:val="16"/>
        </w:rPr>
        <w:t xml:space="preserve">="2020-05-08", </w:t>
      </w:r>
      <w:proofErr w:type="spellStart"/>
      <w:r w:rsidRPr="002D7BC0">
        <w:rPr>
          <w:rFonts w:ascii="Courier New" w:hAnsi="Courier New" w:cs="Courier New"/>
          <w:sz w:val="16"/>
          <w:szCs w:val="16"/>
        </w:rPr>
        <w:t>periodicity</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eekly</w:t>
      </w:r>
      <w:proofErr w:type="spellEnd"/>
      <w:r w:rsidRPr="002D7BC0">
        <w:rPr>
          <w:rFonts w:ascii="Courier New" w:hAnsi="Courier New" w:cs="Courier New"/>
          <w:sz w:val="16"/>
          <w:szCs w:val="16"/>
        </w:rPr>
        <w:t>",</w:t>
      </w:r>
    </w:p>
    <w:p w14:paraId="11E6C72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auto.assign</w:t>
      </w:r>
      <w:proofErr w:type="spellEnd"/>
      <w:proofErr w:type="gramEnd"/>
      <w:r w:rsidRPr="002D7BC0">
        <w:rPr>
          <w:rFonts w:ascii="Courier New" w:hAnsi="Courier New" w:cs="Courier New"/>
          <w:sz w:val="16"/>
          <w:szCs w:val="16"/>
        </w:rPr>
        <w:t>=FALSE)[,6]</w:t>
      </w:r>
    </w:p>
    <w:p w14:paraId="5D730519" w14:textId="77777777" w:rsidR="002D7BC0" w:rsidRPr="002D7BC0" w:rsidRDefault="002D7BC0" w:rsidP="002D7BC0">
      <w:pPr>
        <w:rPr>
          <w:rFonts w:ascii="Courier New" w:hAnsi="Courier New" w:cs="Courier New"/>
          <w:sz w:val="16"/>
          <w:szCs w:val="16"/>
        </w:rPr>
      </w:pPr>
    </w:p>
    <w:p w14:paraId="2097796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SMI </w:t>
      </w:r>
      <w:proofErr w:type="spellStart"/>
      <w:r w:rsidRPr="002D7BC0">
        <w:rPr>
          <w:rFonts w:ascii="Courier New" w:hAnsi="Courier New" w:cs="Courier New"/>
          <w:sz w:val="16"/>
          <w:szCs w:val="16"/>
        </w:rPr>
        <w:t>returns</w:t>
      </w:r>
      <w:proofErr w:type="spellEnd"/>
    </w:p>
    <w:p w14:paraId="6E1A59A2"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mi_returns</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Return.calculat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mi</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ethod</w:t>
      </w:r>
      <w:proofErr w:type="spellEnd"/>
      <w:r w:rsidRPr="002D7BC0">
        <w:rPr>
          <w:rFonts w:ascii="Courier New" w:hAnsi="Courier New" w:cs="Courier New"/>
          <w:sz w:val="16"/>
          <w:szCs w:val="16"/>
        </w:rPr>
        <w:t xml:space="preserve"> = "simple")</w:t>
      </w:r>
    </w:p>
    <w:p w14:paraId="03ED928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rint</w:t>
      </w:r>
      <w:proofErr w:type="spellEnd"/>
      <w:r w:rsidRPr="002D7BC0">
        <w:rPr>
          <w:rFonts w:ascii="Courier New" w:hAnsi="Courier New" w:cs="Courier New"/>
          <w:sz w:val="16"/>
          <w:szCs w:val="16"/>
        </w:rPr>
        <w:t xml:space="preserve"> a </w:t>
      </w:r>
      <w:proofErr w:type="spellStart"/>
      <w:r w:rsidRPr="002D7BC0">
        <w:rPr>
          <w:rFonts w:ascii="Courier New" w:hAnsi="Courier New" w:cs="Courier New"/>
          <w:sz w:val="16"/>
          <w:szCs w:val="16"/>
        </w:rPr>
        <w:t>char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mpar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mi_returns</w:t>
      </w:r>
      <w:proofErr w:type="spellEnd"/>
      <w:r w:rsidRPr="002D7BC0">
        <w:rPr>
          <w:rFonts w:ascii="Courier New" w:hAnsi="Courier New" w:cs="Courier New"/>
          <w:sz w:val="16"/>
          <w:szCs w:val="16"/>
        </w:rPr>
        <w:t xml:space="preserve"> vs.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turns</w:t>
      </w:r>
      <w:proofErr w:type="spellEnd"/>
    </w:p>
    <w:p w14:paraId="6C3C083B" w14:textId="4C1B872F" w:rsidR="00722337" w:rsidRPr="00722337" w:rsidRDefault="002D7BC0" w:rsidP="002D7BC0">
      <w:proofErr w:type="spellStart"/>
      <w:proofErr w:type="gramStart"/>
      <w:r w:rsidRPr="002D7BC0">
        <w:rPr>
          <w:rFonts w:ascii="Courier New" w:hAnsi="Courier New" w:cs="Courier New"/>
          <w:sz w:val="16"/>
          <w:szCs w:val="16"/>
        </w:rPr>
        <w:t>chart.CumReturn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cbin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mi_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inVar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Performance Portfolio vs. SMI")</w:t>
      </w:r>
    </w:p>
    <w:p w14:paraId="5B1887C2" w14:textId="7E35769A" w:rsidR="00686322" w:rsidRDefault="00686322">
      <w:pPr>
        <w:spacing w:line="259" w:lineRule="auto"/>
        <w:jc w:val="left"/>
        <w:rPr>
          <w:rFonts w:eastAsiaTheme="majorEastAsia" w:cstheme="majorBidi"/>
          <w:b/>
          <w:sz w:val="24"/>
          <w:szCs w:val="32"/>
        </w:rPr>
      </w:pPr>
      <w:r>
        <w:br w:type="page"/>
      </w:r>
    </w:p>
    <w:p w14:paraId="3E709A9E" w14:textId="56B6B703" w:rsidR="004509D5" w:rsidRDefault="008B4BF2" w:rsidP="008B4BF2">
      <w:pPr>
        <w:pStyle w:val="berschrift1"/>
      </w:pPr>
      <w:bookmarkStart w:id="45" w:name="_Toc40866364"/>
      <w:bookmarkStart w:id="46" w:name="_Toc41393919"/>
      <w:r>
        <w:lastRenderedPageBreak/>
        <w:t>Eidesstattliche Erklärung</w:t>
      </w:r>
      <w:bookmarkEnd w:id="32"/>
      <w:bookmarkEnd w:id="45"/>
      <w:bookmarkEnd w:id="46"/>
    </w:p>
    <w:p w14:paraId="00E8623D" w14:textId="77777777" w:rsidR="008B4BF2" w:rsidRPr="008B4BF2" w:rsidRDefault="00901267" w:rsidP="008B4BF2">
      <w:pPr>
        <w:rPr>
          <w:rFonts w:ascii="Times New Roman" w:hAnsi="Times New Roman" w:cs="Times New Roman"/>
          <w:sz w:val="24"/>
          <w:szCs w:val="24"/>
          <w:lang w:eastAsia="de-CH"/>
        </w:rPr>
      </w:pPr>
      <w:r>
        <w:rPr>
          <w:lang w:eastAsia="de-CH"/>
        </w:rPr>
        <w:t>Wir</w:t>
      </w:r>
      <w:r w:rsidR="008B4BF2" w:rsidRPr="008B4BF2">
        <w:rPr>
          <w:lang w:eastAsia="de-CH"/>
        </w:rPr>
        <w:t xml:space="preserve"> erkläre</w:t>
      </w:r>
      <w:r>
        <w:rPr>
          <w:lang w:eastAsia="de-CH"/>
        </w:rPr>
        <w:t>n</w:t>
      </w:r>
      <w:r w:rsidR="008B4BF2" w:rsidRPr="008B4BF2">
        <w:rPr>
          <w:lang w:eastAsia="de-CH"/>
        </w:rPr>
        <w:t xml:space="preserve"> hiermit, dass </w:t>
      </w:r>
      <w:r>
        <w:rPr>
          <w:lang w:eastAsia="de-CH"/>
        </w:rPr>
        <w:t>wir</w:t>
      </w:r>
      <w:r w:rsidR="008B4BF2" w:rsidRPr="008B4BF2">
        <w:rPr>
          <w:lang w:eastAsia="de-CH"/>
        </w:rPr>
        <w:t xml:space="preserve"> die vorliegende Gruppenarbeit selbstständig und ohne Mithilfe Dritter verfasst habe</w:t>
      </w:r>
      <w:r>
        <w:rPr>
          <w:lang w:eastAsia="de-CH"/>
        </w:rPr>
        <w:t>n</w:t>
      </w:r>
      <w:r w:rsidR="008B4BF2" w:rsidRPr="008B4BF2">
        <w:rPr>
          <w:lang w:eastAsia="de-CH"/>
        </w:rPr>
        <w:t xml:space="preserve">, dass </w:t>
      </w:r>
      <w:r>
        <w:rPr>
          <w:lang w:eastAsia="de-CH"/>
        </w:rPr>
        <w:t>wir</w:t>
      </w:r>
      <w:r w:rsidR="008B4BF2" w:rsidRPr="008B4BF2">
        <w:rPr>
          <w:lang w:eastAsia="de-CH"/>
        </w:rPr>
        <w:t xml:space="preserve"> alle verwendeten Quellen sowie die verwendete Literatur angegeben und die Urheberrechtsbestimmungen der Hochschule Luzern respektiert habe</w:t>
      </w:r>
      <w:r>
        <w:rPr>
          <w:lang w:eastAsia="de-CH"/>
        </w:rPr>
        <w:t>n</w:t>
      </w:r>
      <w:r w:rsidR="008B4BF2" w:rsidRPr="008B4BF2">
        <w:rPr>
          <w:lang w:eastAsia="de-CH"/>
        </w:rPr>
        <w:t xml:space="preserve">. An Stellen, die wörtlich oder sinngemäss aus Quellen entnommen wurden, habe </w:t>
      </w:r>
      <w:r>
        <w:rPr>
          <w:lang w:eastAsia="de-CH"/>
        </w:rPr>
        <w:t>wir</w:t>
      </w:r>
      <w:r w:rsidR="008B4BF2" w:rsidRPr="008B4BF2">
        <w:rPr>
          <w:lang w:eastAsia="de-CH"/>
        </w:rPr>
        <w:t xml:space="preserve"> diese als solche gekennzeichnet.</w:t>
      </w:r>
    </w:p>
    <w:p w14:paraId="6E0D7288" w14:textId="2BAC2464" w:rsidR="008B4BF2" w:rsidRPr="008B4BF2" w:rsidRDefault="008B4BF2" w:rsidP="00901267">
      <w:pPr>
        <w:rPr>
          <w:lang w:eastAsia="de-CH"/>
        </w:rPr>
      </w:pPr>
    </w:p>
    <w:p w14:paraId="14EFCA57" w14:textId="2880E0BF" w:rsidR="008B4BF2" w:rsidRDefault="008E5919" w:rsidP="008B4BF2">
      <w:pPr>
        <w:rPr>
          <w:lang w:eastAsia="de-CH"/>
        </w:rPr>
      </w:pPr>
      <w:r>
        <w:rPr>
          <w:noProof/>
          <w:lang w:eastAsia="de-CH"/>
        </w:rPr>
        <w:drawing>
          <wp:anchor distT="0" distB="0" distL="114300" distR="114300" simplePos="0" relativeHeight="251680767" behindDoc="1" locked="0" layoutInCell="1" allowOverlap="1" wp14:anchorId="5E4495BC" wp14:editId="26F12192">
            <wp:simplePos x="0" y="0"/>
            <wp:positionH relativeFrom="column">
              <wp:posOffset>1732699</wp:posOffset>
            </wp:positionH>
            <wp:positionV relativeFrom="paragraph">
              <wp:posOffset>192932</wp:posOffset>
            </wp:positionV>
            <wp:extent cx="1304544" cy="597408"/>
            <wp:effectExtent l="0" t="0" r="0" b="0"/>
            <wp:wrapNone/>
            <wp:docPr id="19" name="Grafik 19"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terschrift.jpg"/>
                    <pic:cNvPicPr/>
                  </pic:nvPicPr>
                  <pic:blipFill>
                    <a:blip r:embed="rId22" cstate="print">
                      <a:extLst>
                        <a:ext uri="{BEBA8EAE-BF5A-486C-A8C5-ECC9F3942E4B}">
                          <a14:imgProps xmlns:a14="http://schemas.microsoft.com/office/drawing/2010/main">
                            <a14:imgLayer r:embed="rId23">
                              <a14:imgEffect>
                                <a14:backgroundRemoval t="9028" b="91667" l="6688" r="92994">
                                  <a14:foregroundMark x1="71656" y1="92361" x2="71656" y2="92361"/>
                                  <a14:foregroundMark x1="90127" y1="63194" x2="90127" y2="63194"/>
                                  <a14:foregroundMark x1="93312" y1="55556" x2="93312" y2="55556"/>
                                  <a14:foregroundMark x1="28981" y1="61111" x2="28981" y2="61111"/>
                                  <a14:foregroundMark x1="21656" y1="52778" x2="21656" y2="52778"/>
                                  <a14:foregroundMark x1="6688" y1="52778" x2="6688" y2="52778"/>
                                  <a14:backgroundMark x1="42038" y1="28472" x2="42038" y2="28472"/>
                                  <a14:backgroundMark x1="44586" y1="72917" x2="44586" y2="72917"/>
                                  <a14:backgroundMark x1="61783" y1="59028" x2="61783" y2="59028"/>
                                  <a14:backgroundMark x1="61783" y1="81250" x2="61783" y2="81250"/>
                                  <a14:backgroundMark x1="73248" y1="68750" x2="73248" y2="68750"/>
                                  <a14:backgroundMark x1="68471" y1="73611" x2="68471" y2="73611"/>
                                  <a14:backgroundMark x1="69427" y1="81250" x2="69427" y2="81250"/>
                                  <a14:backgroundMark x1="76752" y1="77778" x2="76752" y2="77778"/>
                                  <a14:backgroundMark x1="76115" y1="61111" x2="76115" y2="61111"/>
                                  <a14:backgroundMark x1="7006" y1="56944" x2="7006" y2="56944"/>
                                  <a14:backgroundMark x1="7006" y1="52778" x2="7006" y2="52778"/>
                                </a14:backgroundRemoval>
                              </a14:imgEffect>
                            </a14:imgLayer>
                          </a14:imgProps>
                        </a:ext>
                        <a:ext uri="{28A0092B-C50C-407E-A947-70E740481C1C}">
                          <a14:useLocalDpi xmlns:a14="http://schemas.microsoft.com/office/drawing/2010/main" val="0"/>
                        </a:ext>
                      </a:extLst>
                    </a:blip>
                    <a:stretch>
                      <a:fillRect/>
                    </a:stretch>
                  </pic:blipFill>
                  <pic:spPr>
                    <a:xfrm>
                      <a:off x="0" y="0"/>
                      <a:ext cx="1304544" cy="597408"/>
                    </a:xfrm>
                    <a:prstGeom prst="rect">
                      <a:avLst/>
                    </a:prstGeom>
                  </pic:spPr>
                </pic:pic>
              </a:graphicData>
            </a:graphic>
          </wp:anchor>
        </w:drawing>
      </w:r>
      <w:r w:rsidR="005C41C5">
        <w:rPr>
          <w:noProof/>
          <w:bdr w:val="none" w:sz="0" w:space="0" w:color="auto" w:frame="1"/>
        </w:rPr>
        <w:drawing>
          <wp:anchor distT="0" distB="0" distL="114300" distR="114300" simplePos="0" relativeHeight="251660287" behindDoc="1" locked="0" layoutInCell="1" allowOverlap="1" wp14:anchorId="48187F78" wp14:editId="0CC07F36">
            <wp:simplePos x="0" y="0"/>
            <wp:positionH relativeFrom="margin">
              <wp:posOffset>-95459</wp:posOffset>
            </wp:positionH>
            <wp:positionV relativeFrom="paragraph">
              <wp:posOffset>240030</wp:posOffset>
            </wp:positionV>
            <wp:extent cx="1278000" cy="64800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78000" cy="64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8B4BF2" w:rsidRPr="008B4BF2">
        <w:rPr>
          <w:lang w:eastAsia="de-CH"/>
        </w:rPr>
        <w:t xml:space="preserve">Luzern, </w:t>
      </w:r>
      <w:r w:rsidR="008B4BF2">
        <w:rPr>
          <w:lang w:eastAsia="de-CH"/>
        </w:rPr>
        <w:fldChar w:fldCharType="begin"/>
      </w:r>
      <w:r w:rsidR="008B4BF2">
        <w:rPr>
          <w:lang w:eastAsia="de-CH"/>
        </w:rPr>
        <w:instrText xml:space="preserve"> TIME \@ "dd.MM.yyyy" </w:instrText>
      </w:r>
      <w:r w:rsidR="008B4BF2">
        <w:rPr>
          <w:lang w:eastAsia="de-CH"/>
        </w:rPr>
        <w:fldChar w:fldCharType="separate"/>
      </w:r>
      <w:r w:rsidR="00121CD6">
        <w:rPr>
          <w:noProof/>
          <w:lang w:eastAsia="de-CH"/>
        </w:rPr>
        <w:t>26.05.2020</w:t>
      </w:r>
      <w:r w:rsidR="008B4BF2">
        <w:rPr>
          <w:lang w:eastAsia="de-CH"/>
        </w:rPr>
        <w:fldChar w:fldCharType="end"/>
      </w:r>
    </w:p>
    <w:p w14:paraId="4E321F15" w14:textId="411FC612" w:rsidR="008E1E64" w:rsidRDefault="008E1E64" w:rsidP="008B4BF2">
      <w:pPr>
        <w:rPr>
          <w:lang w:eastAsia="de-CH"/>
        </w:rPr>
      </w:pPr>
    </w:p>
    <w:p w14:paraId="73DF3A4C" w14:textId="77777777" w:rsidR="008E1E64" w:rsidRDefault="008E1E64" w:rsidP="008B4BF2">
      <w:pPr>
        <w:rPr>
          <w:lang w:eastAsia="de-CH"/>
        </w:rPr>
      </w:pPr>
    </w:p>
    <w:p w14:paraId="55CC755C" w14:textId="00219B1C" w:rsidR="007E6FEA" w:rsidRDefault="008B4BF2" w:rsidP="008B4BF2">
      <w:pPr>
        <w:rPr>
          <w:b/>
        </w:rPr>
      </w:pPr>
      <w:r w:rsidRPr="008B4BF2">
        <w:rPr>
          <w:b/>
        </w:rPr>
        <w:t>Bodo Grütter</w:t>
      </w:r>
      <w:r w:rsidRPr="008B4BF2">
        <w:rPr>
          <w:b/>
        </w:rPr>
        <w:tab/>
      </w:r>
      <w:r w:rsidRPr="008B4BF2">
        <w:rPr>
          <w:b/>
        </w:rPr>
        <w:tab/>
      </w:r>
      <w:r w:rsidRPr="008B4BF2">
        <w:rPr>
          <w:b/>
        </w:rPr>
        <w:tab/>
      </w:r>
      <w:r w:rsidR="00686322">
        <w:rPr>
          <w:b/>
        </w:rPr>
        <w:t>Markus Blaser</w:t>
      </w:r>
    </w:p>
    <w:sectPr w:rsidR="007E6FEA" w:rsidSect="007249E2">
      <w:footerReference w:type="default" r:id="rId25"/>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A22069" w14:textId="77777777" w:rsidR="006458A5" w:rsidRDefault="006458A5" w:rsidP="009D53B8">
      <w:pPr>
        <w:spacing w:after="0"/>
      </w:pPr>
      <w:r>
        <w:separator/>
      </w:r>
    </w:p>
  </w:endnote>
  <w:endnote w:type="continuationSeparator" w:id="0">
    <w:p w14:paraId="60D54D4F" w14:textId="77777777" w:rsidR="006458A5" w:rsidRDefault="006458A5" w:rsidP="009D53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1759324"/>
      <w:docPartObj>
        <w:docPartGallery w:val="Page Numbers (Bottom of Page)"/>
        <w:docPartUnique/>
      </w:docPartObj>
    </w:sdtPr>
    <w:sdtEndPr/>
    <w:sdtContent>
      <w:p w14:paraId="2A96D24C" w14:textId="7EA68F8A" w:rsidR="00C22297" w:rsidRDefault="00C22297">
        <w:pPr>
          <w:pStyle w:val="Fuzeile"/>
          <w:jc w:val="right"/>
        </w:pPr>
        <w:r>
          <w:fldChar w:fldCharType="begin"/>
        </w:r>
        <w:r>
          <w:instrText>PAGE   \* MERGEFORMAT</w:instrText>
        </w:r>
        <w:r>
          <w:fldChar w:fldCharType="separate"/>
        </w:r>
        <w:r>
          <w:rPr>
            <w:lang w:val="de-DE"/>
          </w:rPr>
          <w:t>2</w:t>
        </w:r>
        <w:r>
          <w:fldChar w:fldCharType="end"/>
        </w:r>
      </w:p>
    </w:sdtContent>
  </w:sdt>
  <w:p w14:paraId="14FA7E4D" w14:textId="77777777" w:rsidR="00C22297" w:rsidRDefault="00C2229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67AA1F" w14:textId="77777777" w:rsidR="006458A5" w:rsidRDefault="006458A5" w:rsidP="009D53B8">
      <w:pPr>
        <w:spacing w:after="0"/>
      </w:pPr>
      <w:r>
        <w:separator/>
      </w:r>
    </w:p>
  </w:footnote>
  <w:footnote w:type="continuationSeparator" w:id="0">
    <w:p w14:paraId="6AB44796" w14:textId="77777777" w:rsidR="006458A5" w:rsidRDefault="006458A5" w:rsidP="009D53B8">
      <w:pPr>
        <w:spacing w:after="0"/>
      </w:pPr>
      <w:r>
        <w:continuationSeparator/>
      </w:r>
    </w:p>
  </w:footnote>
  <w:footnote w:id="1">
    <w:p w14:paraId="4117C298" w14:textId="53A90903" w:rsidR="00C22297" w:rsidRDefault="00C22297" w:rsidP="007B2836">
      <w:pPr>
        <w:pStyle w:val="Funotentext"/>
      </w:pPr>
      <w:r>
        <w:rPr>
          <w:rStyle w:val="Funotenzeichen"/>
        </w:rPr>
        <w:footnoteRef/>
      </w:r>
      <w:r>
        <w:t xml:space="preserve"> vgl. Kapitel 2.2</w:t>
      </w:r>
    </w:p>
  </w:footnote>
  <w:footnote w:id="2">
    <w:p w14:paraId="73C998F6" w14:textId="301783C5" w:rsidR="00C22297" w:rsidRDefault="00C22297">
      <w:pPr>
        <w:pStyle w:val="Funotentext"/>
      </w:pPr>
      <w:r>
        <w:rPr>
          <w:rStyle w:val="Funotenzeichen"/>
        </w:rPr>
        <w:footnoteRef/>
      </w:r>
      <w:r>
        <w:t xml:space="preserve"> </w:t>
      </w:r>
      <w:hyperlink r:id="rId1" w:history="1">
        <w:r>
          <w:rPr>
            <w:rStyle w:val="Hyperlink"/>
          </w:rPr>
          <w:t>https://scholar.google.ch/</w:t>
        </w:r>
      </w:hyperlink>
    </w:p>
  </w:footnote>
  <w:footnote w:id="3">
    <w:p w14:paraId="5736D9C1" w14:textId="585DC9E2" w:rsidR="00C22297" w:rsidRDefault="00C22297">
      <w:pPr>
        <w:pStyle w:val="Funotentext"/>
      </w:pPr>
      <w:r>
        <w:rPr>
          <w:rStyle w:val="Funotenzeichen"/>
        </w:rPr>
        <w:footnoteRef/>
      </w:r>
      <w:r>
        <w:t xml:space="preserve"> </w:t>
      </w:r>
      <w:hyperlink r:id="rId2" w:history="1">
        <w:r>
          <w:rPr>
            <w:rStyle w:val="Hyperlink"/>
          </w:rPr>
          <w:t>https://link.springer.com/</w:t>
        </w:r>
      </w:hyperlink>
    </w:p>
  </w:footnote>
  <w:footnote w:id="4">
    <w:p w14:paraId="55765556" w14:textId="476249F9" w:rsidR="00C22297" w:rsidRDefault="00C22297">
      <w:pPr>
        <w:pStyle w:val="Funotentext"/>
      </w:pPr>
      <w:r>
        <w:rPr>
          <w:rStyle w:val="Funotenzeichen"/>
        </w:rPr>
        <w:footnoteRef/>
      </w:r>
      <w:r>
        <w:t xml:space="preserve"> </w:t>
      </w:r>
      <w:hyperlink r:id="rId3" w:history="1">
        <w:r>
          <w:rPr>
            <w:rStyle w:val="Hyperlink"/>
          </w:rPr>
          <w:t>https://www.google.com/</w:t>
        </w:r>
      </w:hyperlink>
    </w:p>
  </w:footnote>
  <w:footnote w:id="5">
    <w:p w14:paraId="19C13A13" w14:textId="608A86A4" w:rsidR="00C22297" w:rsidRDefault="00C22297">
      <w:pPr>
        <w:pStyle w:val="Funotentext"/>
      </w:pPr>
      <w:r>
        <w:rPr>
          <w:rStyle w:val="Funotenzeichen"/>
        </w:rPr>
        <w:footnoteRef/>
      </w:r>
      <w:r>
        <w:t xml:space="preserve"> In Yahoo Finance werden Aktientitel mit Alias/Kürzel als</w:t>
      </w:r>
      <w:r w:rsidR="00FC2E38">
        <w:t xml:space="preserve"> sogenannte</w:t>
      </w:r>
      <w:r>
        <w:t xml:space="preserve"> Ticker repräsentier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31110A"/>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077437"/>
    <w:multiLevelType w:val="hybridMultilevel"/>
    <w:tmpl w:val="650630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EB263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2A65BD"/>
    <w:multiLevelType w:val="hybridMultilevel"/>
    <w:tmpl w:val="A0A41BA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1E5A10B0"/>
    <w:multiLevelType w:val="hybridMultilevel"/>
    <w:tmpl w:val="C494F4E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251B4689"/>
    <w:multiLevelType w:val="hybridMultilevel"/>
    <w:tmpl w:val="B2AA9DE6"/>
    <w:lvl w:ilvl="0" w:tplc="C5B4390A">
      <w:start w:val="1"/>
      <w:numFmt w:val="upperLetter"/>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2C9205EC"/>
    <w:multiLevelType w:val="hybridMultilevel"/>
    <w:tmpl w:val="A684BF6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32AD5A06"/>
    <w:multiLevelType w:val="hybridMultilevel"/>
    <w:tmpl w:val="B94627E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48D85142"/>
    <w:multiLevelType w:val="hybridMultilevel"/>
    <w:tmpl w:val="295656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4CF33B09"/>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307812"/>
    <w:multiLevelType w:val="hybridMultilevel"/>
    <w:tmpl w:val="25EAED5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5E9F5639"/>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12F18EC"/>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4EE549B"/>
    <w:multiLevelType w:val="hybridMultilevel"/>
    <w:tmpl w:val="B56EAE9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4" w15:restartNumberingAfterBreak="0">
    <w:nsid w:val="74564F23"/>
    <w:multiLevelType w:val="multilevel"/>
    <w:tmpl w:val="08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7C313186"/>
    <w:multiLevelType w:val="hybridMultilevel"/>
    <w:tmpl w:val="233ABFB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2"/>
  </w:num>
  <w:num w:numId="2">
    <w:abstractNumId w:val="11"/>
  </w:num>
  <w:num w:numId="3">
    <w:abstractNumId w:val="10"/>
  </w:num>
  <w:num w:numId="4">
    <w:abstractNumId w:val="15"/>
  </w:num>
  <w:num w:numId="5">
    <w:abstractNumId w:val="3"/>
  </w:num>
  <w:num w:numId="6">
    <w:abstractNumId w:val="13"/>
  </w:num>
  <w:num w:numId="7">
    <w:abstractNumId w:val="7"/>
  </w:num>
  <w:num w:numId="8">
    <w:abstractNumId w:val="9"/>
  </w:num>
  <w:num w:numId="9">
    <w:abstractNumId w:val="0"/>
  </w:num>
  <w:num w:numId="10">
    <w:abstractNumId w:val="14"/>
  </w:num>
  <w:num w:numId="11">
    <w:abstractNumId w:val="6"/>
  </w:num>
  <w:num w:numId="12">
    <w:abstractNumId w:val="1"/>
  </w:num>
  <w:num w:numId="13">
    <w:abstractNumId w:val="12"/>
  </w:num>
  <w:num w:numId="14">
    <w:abstractNumId w:val="4"/>
  </w:num>
  <w:num w:numId="15">
    <w:abstractNumId w:val="8"/>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1M7AwNTU1MTc3tzBQ0lEKTi0uzszPAykwrwUA6k8ZvywAAAA="/>
  </w:docVars>
  <w:rsids>
    <w:rsidRoot w:val="0032086A"/>
    <w:rsid w:val="0000004D"/>
    <w:rsid w:val="0000074A"/>
    <w:rsid w:val="00000BDE"/>
    <w:rsid w:val="0000102A"/>
    <w:rsid w:val="00001CB2"/>
    <w:rsid w:val="00001E9D"/>
    <w:rsid w:val="00002AB1"/>
    <w:rsid w:val="0000370E"/>
    <w:rsid w:val="00004E30"/>
    <w:rsid w:val="000055C3"/>
    <w:rsid w:val="0001118B"/>
    <w:rsid w:val="00012B37"/>
    <w:rsid w:val="00012BA2"/>
    <w:rsid w:val="00015832"/>
    <w:rsid w:val="000165E5"/>
    <w:rsid w:val="00016E7F"/>
    <w:rsid w:val="000176D5"/>
    <w:rsid w:val="00017BB8"/>
    <w:rsid w:val="00017D8C"/>
    <w:rsid w:val="00020A3A"/>
    <w:rsid w:val="000212F0"/>
    <w:rsid w:val="00021AC9"/>
    <w:rsid w:val="00021D1A"/>
    <w:rsid w:val="000230BB"/>
    <w:rsid w:val="00023278"/>
    <w:rsid w:val="00023553"/>
    <w:rsid w:val="00023AF5"/>
    <w:rsid w:val="0002440B"/>
    <w:rsid w:val="00024BCA"/>
    <w:rsid w:val="000253E5"/>
    <w:rsid w:val="00026E2A"/>
    <w:rsid w:val="00026EF3"/>
    <w:rsid w:val="00026F1E"/>
    <w:rsid w:val="000320FC"/>
    <w:rsid w:val="00032200"/>
    <w:rsid w:val="00033862"/>
    <w:rsid w:val="00035947"/>
    <w:rsid w:val="000371FB"/>
    <w:rsid w:val="00037ECA"/>
    <w:rsid w:val="000410E5"/>
    <w:rsid w:val="000412B0"/>
    <w:rsid w:val="000422BF"/>
    <w:rsid w:val="000428D3"/>
    <w:rsid w:val="00042C9A"/>
    <w:rsid w:val="000437F4"/>
    <w:rsid w:val="00043802"/>
    <w:rsid w:val="0004665B"/>
    <w:rsid w:val="00046B21"/>
    <w:rsid w:val="00046C06"/>
    <w:rsid w:val="00050BBF"/>
    <w:rsid w:val="00050CC6"/>
    <w:rsid w:val="00050DBE"/>
    <w:rsid w:val="00051D4D"/>
    <w:rsid w:val="00052C94"/>
    <w:rsid w:val="00053687"/>
    <w:rsid w:val="00053818"/>
    <w:rsid w:val="0005432F"/>
    <w:rsid w:val="00054B23"/>
    <w:rsid w:val="00055DE6"/>
    <w:rsid w:val="00060915"/>
    <w:rsid w:val="0006424C"/>
    <w:rsid w:val="00064D25"/>
    <w:rsid w:val="0006554A"/>
    <w:rsid w:val="000725B3"/>
    <w:rsid w:val="00072EEE"/>
    <w:rsid w:val="000732CD"/>
    <w:rsid w:val="000745CA"/>
    <w:rsid w:val="000749CC"/>
    <w:rsid w:val="00075D1E"/>
    <w:rsid w:val="000768FD"/>
    <w:rsid w:val="00076BC3"/>
    <w:rsid w:val="000806B9"/>
    <w:rsid w:val="00080BEB"/>
    <w:rsid w:val="00081314"/>
    <w:rsid w:val="00081E76"/>
    <w:rsid w:val="0008368B"/>
    <w:rsid w:val="000867BB"/>
    <w:rsid w:val="000874C6"/>
    <w:rsid w:val="00087A9C"/>
    <w:rsid w:val="00092148"/>
    <w:rsid w:val="00093DA2"/>
    <w:rsid w:val="00096922"/>
    <w:rsid w:val="000A0447"/>
    <w:rsid w:val="000A108D"/>
    <w:rsid w:val="000A128F"/>
    <w:rsid w:val="000A1E3D"/>
    <w:rsid w:val="000A4379"/>
    <w:rsid w:val="000A4E21"/>
    <w:rsid w:val="000A57E3"/>
    <w:rsid w:val="000A705B"/>
    <w:rsid w:val="000A7D90"/>
    <w:rsid w:val="000B0C7F"/>
    <w:rsid w:val="000B3147"/>
    <w:rsid w:val="000B40DB"/>
    <w:rsid w:val="000B4E21"/>
    <w:rsid w:val="000B61A3"/>
    <w:rsid w:val="000B77CE"/>
    <w:rsid w:val="000C012F"/>
    <w:rsid w:val="000C11C2"/>
    <w:rsid w:val="000C21E9"/>
    <w:rsid w:val="000C27CA"/>
    <w:rsid w:val="000C291A"/>
    <w:rsid w:val="000C2D86"/>
    <w:rsid w:val="000C3908"/>
    <w:rsid w:val="000C479F"/>
    <w:rsid w:val="000C6D43"/>
    <w:rsid w:val="000C73E0"/>
    <w:rsid w:val="000C78CD"/>
    <w:rsid w:val="000D08CE"/>
    <w:rsid w:val="000D168B"/>
    <w:rsid w:val="000D1E12"/>
    <w:rsid w:val="000D3101"/>
    <w:rsid w:val="000D4573"/>
    <w:rsid w:val="000D5352"/>
    <w:rsid w:val="000D59EE"/>
    <w:rsid w:val="000D7C8E"/>
    <w:rsid w:val="000E09FB"/>
    <w:rsid w:val="000E0C23"/>
    <w:rsid w:val="000E3924"/>
    <w:rsid w:val="000E443C"/>
    <w:rsid w:val="000E619D"/>
    <w:rsid w:val="000E7390"/>
    <w:rsid w:val="000E763E"/>
    <w:rsid w:val="000E7EDD"/>
    <w:rsid w:val="000F0662"/>
    <w:rsid w:val="000F0A45"/>
    <w:rsid w:val="000F0DC2"/>
    <w:rsid w:val="000F0FD2"/>
    <w:rsid w:val="000F1819"/>
    <w:rsid w:val="000F3BFC"/>
    <w:rsid w:val="000F4346"/>
    <w:rsid w:val="000F4FDD"/>
    <w:rsid w:val="000F50AA"/>
    <w:rsid w:val="000F5B71"/>
    <w:rsid w:val="000F6746"/>
    <w:rsid w:val="000F6B04"/>
    <w:rsid w:val="000F708C"/>
    <w:rsid w:val="000F72D9"/>
    <w:rsid w:val="00100560"/>
    <w:rsid w:val="00100F8A"/>
    <w:rsid w:val="0010159F"/>
    <w:rsid w:val="001065C0"/>
    <w:rsid w:val="00107E37"/>
    <w:rsid w:val="00110CB9"/>
    <w:rsid w:val="001111F1"/>
    <w:rsid w:val="001120A2"/>
    <w:rsid w:val="00112A53"/>
    <w:rsid w:val="0011563F"/>
    <w:rsid w:val="00116C79"/>
    <w:rsid w:val="00120E2B"/>
    <w:rsid w:val="00121373"/>
    <w:rsid w:val="00121CD6"/>
    <w:rsid w:val="0012266F"/>
    <w:rsid w:val="00122F32"/>
    <w:rsid w:val="00123F10"/>
    <w:rsid w:val="00124156"/>
    <w:rsid w:val="00124BEF"/>
    <w:rsid w:val="00126033"/>
    <w:rsid w:val="00126F50"/>
    <w:rsid w:val="00126FD4"/>
    <w:rsid w:val="00130A5F"/>
    <w:rsid w:val="001314DB"/>
    <w:rsid w:val="00131DFB"/>
    <w:rsid w:val="00132C0B"/>
    <w:rsid w:val="001356A8"/>
    <w:rsid w:val="001370F7"/>
    <w:rsid w:val="00137CC3"/>
    <w:rsid w:val="00142468"/>
    <w:rsid w:val="001429F5"/>
    <w:rsid w:val="00143687"/>
    <w:rsid w:val="0014543B"/>
    <w:rsid w:val="00145C11"/>
    <w:rsid w:val="00147E5C"/>
    <w:rsid w:val="0015015E"/>
    <w:rsid w:val="00150896"/>
    <w:rsid w:val="00152CC4"/>
    <w:rsid w:val="00152FF6"/>
    <w:rsid w:val="00153883"/>
    <w:rsid w:val="001544AC"/>
    <w:rsid w:val="00155A6C"/>
    <w:rsid w:val="0015602C"/>
    <w:rsid w:val="001572B9"/>
    <w:rsid w:val="0016006F"/>
    <w:rsid w:val="001608E1"/>
    <w:rsid w:val="001627E5"/>
    <w:rsid w:val="00162D61"/>
    <w:rsid w:val="00165D98"/>
    <w:rsid w:val="0016600F"/>
    <w:rsid w:val="0016633B"/>
    <w:rsid w:val="00166B74"/>
    <w:rsid w:val="001704DB"/>
    <w:rsid w:val="00171B4E"/>
    <w:rsid w:val="00171DAE"/>
    <w:rsid w:val="00171E9D"/>
    <w:rsid w:val="00174022"/>
    <w:rsid w:val="0017572B"/>
    <w:rsid w:val="001757A1"/>
    <w:rsid w:val="00175F6B"/>
    <w:rsid w:val="00177299"/>
    <w:rsid w:val="00177423"/>
    <w:rsid w:val="00177BB8"/>
    <w:rsid w:val="00181075"/>
    <w:rsid w:val="0018137A"/>
    <w:rsid w:val="001814D0"/>
    <w:rsid w:val="001817FC"/>
    <w:rsid w:val="00181FFA"/>
    <w:rsid w:val="00182C10"/>
    <w:rsid w:val="00183EB2"/>
    <w:rsid w:val="00184BA7"/>
    <w:rsid w:val="00186A8B"/>
    <w:rsid w:val="001879BF"/>
    <w:rsid w:val="00187AE8"/>
    <w:rsid w:val="00191341"/>
    <w:rsid w:val="001915B1"/>
    <w:rsid w:val="00193E50"/>
    <w:rsid w:val="00195221"/>
    <w:rsid w:val="00195E6D"/>
    <w:rsid w:val="00196266"/>
    <w:rsid w:val="001962E9"/>
    <w:rsid w:val="00196746"/>
    <w:rsid w:val="00196C01"/>
    <w:rsid w:val="001A0C54"/>
    <w:rsid w:val="001A1D69"/>
    <w:rsid w:val="001A2964"/>
    <w:rsid w:val="001A29F2"/>
    <w:rsid w:val="001A2A9B"/>
    <w:rsid w:val="001A34AB"/>
    <w:rsid w:val="001A4CE6"/>
    <w:rsid w:val="001A4F53"/>
    <w:rsid w:val="001A5315"/>
    <w:rsid w:val="001B07F7"/>
    <w:rsid w:val="001B0C92"/>
    <w:rsid w:val="001B0CC1"/>
    <w:rsid w:val="001B0D53"/>
    <w:rsid w:val="001B149C"/>
    <w:rsid w:val="001B223D"/>
    <w:rsid w:val="001B5EA3"/>
    <w:rsid w:val="001B68DB"/>
    <w:rsid w:val="001B7AFD"/>
    <w:rsid w:val="001C16BB"/>
    <w:rsid w:val="001C27B3"/>
    <w:rsid w:val="001C39BB"/>
    <w:rsid w:val="001C51FF"/>
    <w:rsid w:val="001D0D7E"/>
    <w:rsid w:val="001D1194"/>
    <w:rsid w:val="001D15C7"/>
    <w:rsid w:val="001D35B7"/>
    <w:rsid w:val="001D39C6"/>
    <w:rsid w:val="001D449A"/>
    <w:rsid w:val="001D5EE4"/>
    <w:rsid w:val="001D7364"/>
    <w:rsid w:val="001D7511"/>
    <w:rsid w:val="001D77CD"/>
    <w:rsid w:val="001E03DA"/>
    <w:rsid w:val="001E0F4C"/>
    <w:rsid w:val="001E1FDE"/>
    <w:rsid w:val="001E20FE"/>
    <w:rsid w:val="001E218F"/>
    <w:rsid w:val="001E2BCD"/>
    <w:rsid w:val="001E2CCE"/>
    <w:rsid w:val="001E4509"/>
    <w:rsid w:val="001E462E"/>
    <w:rsid w:val="001E4E5B"/>
    <w:rsid w:val="001E5B5A"/>
    <w:rsid w:val="001E6930"/>
    <w:rsid w:val="001E78F6"/>
    <w:rsid w:val="001F003E"/>
    <w:rsid w:val="001F0068"/>
    <w:rsid w:val="001F034A"/>
    <w:rsid w:val="001F0453"/>
    <w:rsid w:val="001F07F3"/>
    <w:rsid w:val="001F1447"/>
    <w:rsid w:val="001F6B62"/>
    <w:rsid w:val="001F7325"/>
    <w:rsid w:val="001F7F6E"/>
    <w:rsid w:val="00200C84"/>
    <w:rsid w:val="002019D9"/>
    <w:rsid w:val="0020319F"/>
    <w:rsid w:val="00203504"/>
    <w:rsid w:val="00203A69"/>
    <w:rsid w:val="00203C06"/>
    <w:rsid w:val="002042B9"/>
    <w:rsid w:val="0020448D"/>
    <w:rsid w:val="0020526E"/>
    <w:rsid w:val="002054B9"/>
    <w:rsid w:val="0020659E"/>
    <w:rsid w:val="00207C56"/>
    <w:rsid w:val="00211BE0"/>
    <w:rsid w:val="0021381E"/>
    <w:rsid w:val="00213FA2"/>
    <w:rsid w:val="0021449F"/>
    <w:rsid w:val="0022024D"/>
    <w:rsid w:val="002206A1"/>
    <w:rsid w:val="002229F1"/>
    <w:rsid w:val="00223281"/>
    <w:rsid w:val="002234F2"/>
    <w:rsid w:val="002240BC"/>
    <w:rsid w:val="002241CC"/>
    <w:rsid w:val="00224B9C"/>
    <w:rsid w:val="00227F4B"/>
    <w:rsid w:val="002300FD"/>
    <w:rsid w:val="00231179"/>
    <w:rsid w:val="00231A5B"/>
    <w:rsid w:val="00231C38"/>
    <w:rsid w:val="00231DE8"/>
    <w:rsid w:val="00234284"/>
    <w:rsid w:val="002358FF"/>
    <w:rsid w:val="00235B5B"/>
    <w:rsid w:val="00236901"/>
    <w:rsid w:val="00236A73"/>
    <w:rsid w:val="0023730F"/>
    <w:rsid w:val="002373AC"/>
    <w:rsid w:val="002375CA"/>
    <w:rsid w:val="002406E5"/>
    <w:rsid w:val="00240AC9"/>
    <w:rsid w:val="0024142C"/>
    <w:rsid w:val="00241567"/>
    <w:rsid w:val="00241CF9"/>
    <w:rsid w:val="00242D5E"/>
    <w:rsid w:val="00242FBC"/>
    <w:rsid w:val="00243831"/>
    <w:rsid w:val="002439F4"/>
    <w:rsid w:val="00244BF9"/>
    <w:rsid w:val="0024591E"/>
    <w:rsid w:val="00245F23"/>
    <w:rsid w:val="002462A2"/>
    <w:rsid w:val="002466A3"/>
    <w:rsid w:val="00247664"/>
    <w:rsid w:val="002502DE"/>
    <w:rsid w:val="00251605"/>
    <w:rsid w:val="00251820"/>
    <w:rsid w:val="002519D1"/>
    <w:rsid w:val="002528C8"/>
    <w:rsid w:val="00253293"/>
    <w:rsid w:val="002570F2"/>
    <w:rsid w:val="00257F0F"/>
    <w:rsid w:val="00260DBF"/>
    <w:rsid w:val="002636B9"/>
    <w:rsid w:val="002655AC"/>
    <w:rsid w:val="00267416"/>
    <w:rsid w:val="00267CA6"/>
    <w:rsid w:val="00267D26"/>
    <w:rsid w:val="00270EB7"/>
    <w:rsid w:val="002714F9"/>
    <w:rsid w:val="0027445E"/>
    <w:rsid w:val="00274B2A"/>
    <w:rsid w:val="00275BB1"/>
    <w:rsid w:val="00275D7D"/>
    <w:rsid w:val="00276A1D"/>
    <w:rsid w:val="002803A6"/>
    <w:rsid w:val="00285074"/>
    <w:rsid w:val="002855B1"/>
    <w:rsid w:val="00285B86"/>
    <w:rsid w:val="00287919"/>
    <w:rsid w:val="00287AE3"/>
    <w:rsid w:val="0029061B"/>
    <w:rsid w:val="00291BF0"/>
    <w:rsid w:val="00292110"/>
    <w:rsid w:val="00294DC7"/>
    <w:rsid w:val="00297AE3"/>
    <w:rsid w:val="00297D82"/>
    <w:rsid w:val="002A0779"/>
    <w:rsid w:val="002A17A3"/>
    <w:rsid w:val="002A2AA1"/>
    <w:rsid w:val="002A49FD"/>
    <w:rsid w:val="002A728B"/>
    <w:rsid w:val="002B024F"/>
    <w:rsid w:val="002B0735"/>
    <w:rsid w:val="002B1DDE"/>
    <w:rsid w:val="002B4D97"/>
    <w:rsid w:val="002B73FB"/>
    <w:rsid w:val="002C069C"/>
    <w:rsid w:val="002C0A57"/>
    <w:rsid w:val="002C2203"/>
    <w:rsid w:val="002C6F38"/>
    <w:rsid w:val="002D0746"/>
    <w:rsid w:val="002D128F"/>
    <w:rsid w:val="002D2C93"/>
    <w:rsid w:val="002D32EE"/>
    <w:rsid w:val="002D3340"/>
    <w:rsid w:val="002D3AE3"/>
    <w:rsid w:val="002D40E1"/>
    <w:rsid w:val="002D43B9"/>
    <w:rsid w:val="002D4D61"/>
    <w:rsid w:val="002D4EC3"/>
    <w:rsid w:val="002D5B5D"/>
    <w:rsid w:val="002D7546"/>
    <w:rsid w:val="002D7BC0"/>
    <w:rsid w:val="002D7C07"/>
    <w:rsid w:val="002D7CD9"/>
    <w:rsid w:val="002E291A"/>
    <w:rsid w:val="002E2949"/>
    <w:rsid w:val="002E2BE6"/>
    <w:rsid w:val="002E5EFF"/>
    <w:rsid w:val="002E69ED"/>
    <w:rsid w:val="002E6BF6"/>
    <w:rsid w:val="002E7C7F"/>
    <w:rsid w:val="002E7CEA"/>
    <w:rsid w:val="002F431D"/>
    <w:rsid w:val="002F435E"/>
    <w:rsid w:val="002F50D7"/>
    <w:rsid w:val="002F5558"/>
    <w:rsid w:val="002F56A2"/>
    <w:rsid w:val="002F5EFD"/>
    <w:rsid w:val="002F6E4B"/>
    <w:rsid w:val="002F7AC6"/>
    <w:rsid w:val="00300034"/>
    <w:rsid w:val="00300CD3"/>
    <w:rsid w:val="003018DF"/>
    <w:rsid w:val="00301BEE"/>
    <w:rsid w:val="00302A56"/>
    <w:rsid w:val="00303042"/>
    <w:rsid w:val="00304B4E"/>
    <w:rsid w:val="00306947"/>
    <w:rsid w:val="00306E77"/>
    <w:rsid w:val="003122E4"/>
    <w:rsid w:val="00313B6E"/>
    <w:rsid w:val="00313B9B"/>
    <w:rsid w:val="00314699"/>
    <w:rsid w:val="00314782"/>
    <w:rsid w:val="003149FB"/>
    <w:rsid w:val="00314EF5"/>
    <w:rsid w:val="0031503B"/>
    <w:rsid w:val="00315F97"/>
    <w:rsid w:val="00316BFB"/>
    <w:rsid w:val="00317ADF"/>
    <w:rsid w:val="00320371"/>
    <w:rsid w:val="00320505"/>
    <w:rsid w:val="0032076E"/>
    <w:rsid w:val="0032086A"/>
    <w:rsid w:val="0032228B"/>
    <w:rsid w:val="003227A1"/>
    <w:rsid w:val="00323484"/>
    <w:rsid w:val="00323D7D"/>
    <w:rsid w:val="00324B6F"/>
    <w:rsid w:val="00324CA3"/>
    <w:rsid w:val="00325277"/>
    <w:rsid w:val="003258C1"/>
    <w:rsid w:val="00326021"/>
    <w:rsid w:val="0032677F"/>
    <w:rsid w:val="00326952"/>
    <w:rsid w:val="003276C0"/>
    <w:rsid w:val="00327BBA"/>
    <w:rsid w:val="003301FC"/>
    <w:rsid w:val="00330B83"/>
    <w:rsid w:val="003316A5"/>
    <w:rsid w:val="003316CF"/>
    <w:rsid w:val="003317EA"/>
    <w:rsid w:val="00332003"/>
    <w:rsid w:val="00333228"/>
    <w:rsid w:val="00333754"/>
    <w:rsid w:val="00333FB8"/>
    <w:rsid w:val="003347EC"/>
    <w:rsid w:val="0033593D"/>
    <w:rsid w:val="00335EBE"/>
    <w:rsid w:val="00336BEB"/>
    <w:rsid w:val="00340AA4"/>
    <w:rsid w:val="00340C84"/>
    <w:rsid w:val="00343AE2"/>
    <w:rsid w:val="003443CB"/>
    <w:rsid w:val="003460DC"/>
    <w:rsid w:val="00346D62"/>
    <w:rsid w:val="00347406"/>
    <w:rsid w:val="00351A08"/>
    <w:rsid w:val="00351D04"/>
    <w:rsid w:val="00353551"/>
    <w:rsid w:val="003563B5"/>
    <w:rsid w:val="00357BFD"/>
    <w:rsid w:val="00360DA2"/>
    <w:rsid w:val="00361389"/>
    <w:rsid w:val="0036198C"/>
    <w:rsid w:val="0036228B"/>
    <w:rsid w:val="00363082"/>
    <w:rsid w:val="00363312"/>
    <w:rsid w:val="003649EA"/>
    <w:rsid w:val="003676F3"/>
    <w:rsid w:val="00373155"/>
    <w:rsid w:val="00374048"/>
    <w:rsid w:val="00374880"/>
    <w:rsid w:val="00374B23"/>
    <w:rsid w:val="00376590"/>
    <w:rsid w:val="0037705E"/>
    <w:rsid w:val="00380666"/>
    <w:rsid w:val="0038159A"/>
    <w:rsid w:val="003835F2"/>
    <w:rsid w:val="0038428E"/>
    <w:rsid w:val="00384A3D"/>
    <w:rsid w:val="00385DB8"/>
    <w:rsid w:val="003867BF"/>
    <w:rsid w:val="003902B4"/>
    <w:rsid w:val="00391700"/>
    <w:rsid w:val="00394E8D"/>
    <w:rsid w:val="00394F74"/>
    <w:rsid w:val="00395EF7"/>
    <w:rsid w:val="00395F07"/>
    <w:rsid w:val="00397AFC"/>
    <w:rsid w:val="003A1330"/>
    <w:rsid w:val="003A2376"/>
    <w:rsid w:val="003A2F08"/>
    <w:rsid w:val="003A3945"/>
    <w:rsid w:val="003A40E2"/>
    <w:rsid w:val="003A418B"/>
    <w:rsid w:val="003A5CE1"/>
    <w:rsid w:val="003B1EF8"/>
    <w:rsid w:val="003B2B32"/>
    <w:rsid w:val="003B50F7"/>
    <w:rsid w:val="003B72CF"/>
    <w:rsid w:val="003C0D04"/>
    <w:rsid w:val="003C1527"/>
    <w:rsid w:val="003C156E"/>
    <w:rsid w:val="003C3548"/>
    <w:rsid w:val="003C490F"/>
    <w:rsid w:val="003C5787"/>
    <w:rsid w:val="003C61DF"/>
    <w:rsid w:val="003C63D4"/>
    <w:rsid w:val="003C6FB2"/>
    <w:rsid w:val="003D0C34"/>
    <w:rsid w:val="003D0E4B"/>
    <w:rsid w:val="003D1B40"/>
    <w:rsid w:val="003D1F3F"/>
    <w:rsid w:val="003D1F8D"/>
    <w:rsid w:val="003D4354"/>
    <w:rsid w:val="003D4B01"/>
    <w:rsid w:val="003D4CFB"/>
    <w:rsid w:val="003D5064"/>
    <w:rsid w:val="003D5543"/>
    <w:rsid w:val="003D5AC8"/>
    <w:rsid w:val="003D7ACB"/>
    <w:rsid w:val="003E00A5"/>
    <w:rsid w:val="003E0EB6"/>
    <w:rsid w:val="003E13FB"/>
    <w:rsid w:val="003E152F"/>
    <w:rsid w:val="003E2C3D"/>
    <w:rsid w:val="003E3024"/>
    <w:rsid w:val="003E3545"/>
    <w:rsid w:val="003E3BBB"/>
    <w:rsid w:val="003E484A"/>
    <w:rsid w:val="003E51C8"/>
    <w:rsid w:val="003E6257"/>
    <w:rsid w:val="003E662B"/>
    <w:rsid w:val="003E69C8"/>
    <w:rsid w:val="003E71F6"/>
    <w:rsid w:val="003E73F5"/>
    <w:rsid w:val="003E7B5A"/>
    <w:rsid w:val="003F04A8"/>
    <w:rsid w:val="003F127C"/>
    <w:rsid w:val="003F4946"/>
    <w:rsid w:val="00400757"/>
    <w:rsid w:val="00400A5B"/>
    <w:rsid w:val="00405DDD"/>
    <w:rsid w:val="00406178"/>
    <w:rsid w:val="0040744F"/>
    <w:rsid w:val="0040749D"/>
    <w:rsid w:val="00412068"/>
    <w:rsid w:val="00414CC5"/>
    <w:rsid w:val="00417804"/>
    <w:rsid w:val="0042088E"/>
    <w:rsid w:val="00420FE9"/>
    <w:rsid w:val="0042172C"/>
    <w:rsid w:val="00422687"/>
    <w:rsid w:val="0042301A"/>
    <w:rsid w:val="00424D3A"/>
    <w:rsid w:val="00424F78"/>
    <w:rsid w:val="0042524E"/>
    <w:rsid w:val="00426463"/>
    <w:rsid w:val="00426DE8"/>
    <w:rsid w:val="00427919"/>
    <w:rsid w:val="00431420"/>
    <w:rsid w:val="004331EC"/>
    <w:rsid w:val="0043337A"/>
    <w:rsid w:val="00433E0F"/>
    <w:rsid w:val="00434582"/>
    <w:rsid w:val="00434797"/>
    <w:rsid w:val="00434D21"/>
    <w:rsid w:val="0043577D"/>
    <w:rsid w:val="004361EF"/>
    <w:rsid w:val="00436671"/>
    <w:rsid w:val="00437381"/>
    <w:rsid w:val="0044104C"/>
    <w:rsid w:val="00442859"/>
    <w:rsid w:val="00443FA9"/>
    <w:rsid w:val="00444539"/>
    <w:rsid w:val="00444B02"/>
    <w:rsid w:val="00445887"/>
    <w:rsid w:val="004462BD"/>
    <w:rsid w:val="004477E6"/>
    <w:rsid w:val="00447C59"/>
    <w:rsid w:val="004509D5"/>
    <w:rsid w:val="00452BC0"/>
    <w:rsid w:val="00454EF1"/>
    <w:rsid w:val="00455ED4"/>
    <w:rsid w:val="004573A1"/>
    <w:rsid w:val="004573B3"/>
    <w:rsid w:val="00461938"/>
    <w:rsid w:val="00461FA3"/>
    <w:rsid w:val="004620B6"/>
    <w:rsid w:val="00462807"/>
    <w:rsid w:val="00463846"/>
    <w:rsid w:val="00463DC7"/>
    <w:rsid w:val="00465851"/>
    <w:rsid w:val="00467D0B"/>
    <w:rsid w:val="00467E4B"/>
    <w:rsid w:val="00470B6D"/>
    <w:rsid w:val="004718DA"/>
    <w:rsid w:val="004722F9"/>
    <w:rsid w:val="00472E87"/>
    <w:rsid w:val="004740E8"/>
    <w:rsid w:val="00480618"/>
    <w:rsid w:val="004807D1"/>
    <w:rsid w:val="00480CEF"/>
    <w:rsid w:val="00481413"/>
    <w:rsid w:val="0048218A"/>
    <w:rsid w:val="00482EDF"/>
    <w:rsid w:val="00486498"/>
    <w:rsid w:val="00486C63"/>
    <w:rsid w:val="00492641"/>
    <w:rsid w:val="00492DF9"/>
    <w:rsid w:val="004931C2"/>
    <w:rsid w:val="00493358"/>
    <w:rsid w:val="004946AF"/>
    <w:rsid w:val="00495588"/>
    <w:rsid w:val="00495B81"/>
    <w:rsid w:val="004968C1"/>
    <w:rsid w:val="0049694C"/>
    <w:rsid w:val="004972ED"/>
    <w:rsid w:val="004A0296"/>
    <w:rsid w:val="004A186D"/>
    <w:rsid w:val="004A2724"/>
    <w:rsid w:val="004A4801"/>
    <w:rsid w:val="004A4DF4"/>
    <w:rsid w:val="004A526A"/>
    <w:rsid w:val="004A7204"/>
    <w:rsid w:val="004A7598"/>
    <w:rsid w:val="004B2AFC"/>
    <w:rsid w:val="004B4261"/>
    <w:rsid w:val="004B453D"/>
    <w:rsid w:val="004B4D42"/>
    <w:rsid w:val="004B6969"/>
    <w:rsid w:val="004B6F9A"/>
    <w:rsid w:val="004B71FC"/>
    <w:rsid w:val="004C01E6"/>
    <w:rsid w:val="004C068E"/>
    <w:rsid w:val="004C1D43"/>
    <w:rsid w:val="004C2970"/>
    <w:rsid w:val="004C485D"/>
    <w:rsid w:val="004D20CE"/>
    <w:rsid w:val="004D2111"/>
    <w:rsid w:val="004D3A00"/>
    <w:rsid w:val="004D3A05"/>
    <w:rsid w:val="004D3EC7"/>
    <w:rsid w:val="004D55B2"/>
    <w:rsid w:val="004D74BD"/>
    <w:rsid w:val="004D7ABE"/>
    <w:rsid w:val="004E05A1"/>
    <w:rsid w:val="004E0FE3"/>
    <w:rsid w:val="004E2530"/>
    <w:rsid w:val="004E3B1D"/>
    <w:rsid w:val="004E4F37"/>
    <w:rsid w:val="004E5396"/>
    <w:rsid w:val="004E5F33"/>
    <w:rsid w:val="004E677B"/>
    <w:rsid w:val="004E7C9C"/>
    <w:rsid w:val="004E7F18"/>
    <w:rsid w:val="004F091B"/>
    <w:rsid w:val="004F2396"/>
    <w:rsid w:val="004F284A"/>
    <w:rsid w:val="004F49EB"/>
    <w:rsid w:val="004F4F1B"/>
    <w:rsid w:val="004F628E"/>
    <w:rsid w:val="004F7E2C"/>
    <w:rsid w:val="00500C81"/>
    <w:rsid w:val="00500F0B"/>
    <w:rsid w:val="0050274A"/>
    <w:rsid w:val="0050372F"/>
    <w:rsid w:val="005048A0"/>
    <w:rsid w:val="00504FE1"/>
    <w:rsid w:val="00510445"/>
    <w:rsid w:val="00510E4B"/>
    <w:rsid w:val="00511914"/>
    <w:rsid w:val="0051447F"/>
    <w:rsid w:val="00514687"/>
    <w:rsid w:val="00514EC4"/>
    <w:rsid w:val="0051525D"/>
    <w:rsid w:val="00515778"/>
    <w:rsid w:val="0051596E"/>
    <w:rsid w:val="0051669B"/>
    <w:rsid w:val="00521DDE"/>
    <w:rsid w:val="00521E15"/>
    <w:rsid w:val="00523795"/>
    <w:rsid w:val="00523A57"/>
    <w:rsid w:val="00526656"/>
    <w:rsid w:val="005272E7"/>
    <w:rsid w:val="00527E7F"/>
    <w:rsid w:val="005326E8"/>
    <w:rsid w:val="00533539"/>
    <w:rsid w:val="005350C1"/>
    <w:rsid w:val="00542AD9"/>
    <w:rsid w:val="00542C75"/>
    <w:rsid w:val="005441C7"/>
    <w:rsid w:val="005449A9"/>
    <w:rsid w:val="005456D1"/>
    <w:rsid w:val="00546167"/>
    <w:rsid w:val="0054660F"/>
    <w:rsid w:val="00546883"/>
    <w:rsid w:val="00546A13"/>
    <w:rsid w:val="005475D6"/>
    <w:rsid w:val="00547BF1"/>
    <w:rsid w:val="00551027"/>
    <w:rsid w:val="00551704"/>
    <w:rsid w:val="005537F7"/>
    <w:rsid w:val="00553A97"/>
    <w:rsid w:val="00553CB9"/>
    <w:rsid w:val="00553D57"/>
    <w:rsid w:val="00554549"/>
    <w:rsid w:val="005553D7"/>
    <w:rsid w:val="005555EB"/>
    <w:rsid w:val="00555E76"/>
    <w:rsid w:val="005570C6"/>
    <w:rsid w:val="00560B04"/>
    <w:rsid w:val="00560BF8"/>
    <w:rsid w:val="00561270"/>
    <w:rsid w:val="0056223E"/>
    <w:rsid w:val="0056337F"/>
    <w:rsid w:val="00570BFA"/>
    <w:rsid w:val="00570D73"/>
    <w:rsid w:val="00571978"/>
    <w:rsid w:val="00571B86"/>
    <w:rsid w:val="005723C5"/>
    <w:rsid w:val="00573AF5"/>
    <w:rsid w:val="00573D75"/>
    <w:rsid w:val="00576611"/>
    <w:rsid w:val="00576C40"/>
    <w:rsid w:val="00581017"/>
    <w:rsid w:val="00581F08"/>
    <w:rsid w:val="00583547"/>
    <w:rsid w:val="00584044"/>
    <w:rsid w:val="0058579B"/>
    <w:rsid w:val="005858AD"/>
    <w:rsid w:val="00585D7E"/>
    <w:rsid w:val="005924E3"/>
    <w:rsid w:val="00595196"/>
    <w:rsid w:val="00595A07"/>
    <w:rsid w:val="00596355"/>
    <w:rsid w:val="005A0DA3"/>
    <w:rsid w:val="005A1298"/>
    <w:rsid w:val="005A1CC7"/>
    <w:rsid w:val="005A379F"/>
    <w:rsid w:val="005A4BC4"/>
    <w:rsid w:val="005A5D7A"/>
    <w:rsid w:val="005A5F9C"/>
    <w:rsid w:val="005A76F3"/>
    <w:rsid w:val="005B02A5"/>
    <w:rsid w:val="005B112D"/>
    <w:rsid w:val="005B1EEB"/>
    <w:rsid w:val="005B2928"/>
    <w:rsid w:val="005B36FF"/>
    <w:rsid w:val="005B496F"/>
    <w:rsid w:val="005B4F5D"/>
    <w:rsid w:val="005B7CF5"/>
    <w:rsid w:val="005C1630"/>
    <w:rsid w:val="005C1E6E"/>
    <w:rsid w:val="005C2B94"/>
    <w:rsid w:val="005C3A96"/>
    <w:rsid w:val="005C3DC9"/>
    <w:rsid w:val="005C41C5"/>
    <w:rsid w:val="005C5A41"/>
    <w:rsid w:val="005C5FB8"/>
    <w:rsid w:val="005C6CE6"/>
    <w:rsid w:val="005D03B9"/>
    <w:rsid w:val="005D0490"/>
    <w:rsid w:val="005D0B94"/>
    <w:rsid w:val="005D1908"/>
    <w:rsid w:val="005D3B76"/>
    <w:rsid w:val="005D3E46"/>
    <w:rsid w:val="005D497E"/>
    <w:rsid w:val="005D4FC0"/>
    <w:rsid w:val="005D5ADD"/>
    <w:rsid w:val="005E17C6"/>
    <w:rsid w:val="005E19AE"/>
    <w:rsid w:val="005E24AD"/>
    <w:rsid w:val="005E2972"/>
    <w:rsid w:val="005E4E05"/>
    <w:rsid w:val="005E535A"/>
    <w:rsid w:val="005E579B"/>
    <w:rsid w:val="005E5DA0"/>
    <w:rsid w:val="005E5E7A"/>
    <w:rsid w:val="005E60B0"/>
    <w:rsid w:val="005E789A"/>
    <w:rsid w:val="005F0683"/>
    <w:rsid w:val="005F13C5"/>
    <w:rsid w:val="005F2954"/>
    <w:rsid w:val="005F4363"/>
    <w:rsid w:val="005F49BD"/>
    <w:rsid w:val="005F4C91"/>
    <w:rsid w:val="005F5C09"/>
    <w:rsid w:val="005F757B"/>
    <w:rsid w:val="00600506"/>
    <w:rsid w:val="00600CBB"/>
    <w:rsid w:val="00601852"/>
    <w:rsid w:val="00602698"/>
    <w:rsid w:val="0060320D"/>
    <w:rsid w:val="00603378"/>
    <w:rsid w:val="006045F8"/>
    <w:rsid w:val="00604DCE"/>
    <w:rsid w:val="0060554F"/>
    <w:rsid w:val="00610F0A"/>
    <w:rsid w:val="0061229F"/>
    <w:rsid w:val="006127AF"/>
    <w:rsid w:val="00612826"/>
    <w:rsid w:val="00612A49"/>
    <w:rsid w:val="00612CE2"/>
    <w:rsid w:val="00614985"/>
    <w:rsid w:val="00617A89"/>
    <w:rsid w:val="00620E61"/>
    <w:rsid w:val="00623F6C"/>
    <w:rsid w:val="0062418B"/>
    <w:rsid w:val="00624340"/>
    <w:rsid w:val="00624387"/>
    <w:rsid w:val="006243ED"/>
    <w:rsid w:val="0062479E"/>
    <w:rsid w:val="006262F9"/>
    <w:rsid w:val="00626A84"/>
    <w:rsid w:val="00627EE3"/>
    <w:rsid w:val="00632C84"/>
    <w:rsid w:val="00634126"/>
    <w:rsid w:val="0063426D"/>
    <w:rsid w:val="006363B4"/>
    <w:rsid w:val="006364DA"/>
    <w:rsid w:val="00636C09"/>
    <w:rsid w:val="0063715D"/>
    <w:rsid w:val="00637C84"/>
    <w:rsid w:val="00637F7B"/>
    <w:rsid w:val="00640965"/>
    <w:rsid w:val="00640A89"/>
    <w:rsid w:val="00641DE1"/>
    <w:rsid w:val="00642249"/>
    <w:rsid w:val="006458A5"/>
    <w:rsid w:val="00646836"/>
    <w:rsid w:val="00647099"/>
    <w:rsid w:val="00647290"/>
    <w:rsid w:val="00647E39"/>
    <w:rsid w:val="00647EE0"/>
    <w:rsid w:val="00650242"/>
    <w:rsid w:val="00652CA0"/>
    <w:rsid w:val="00653208"/>
    <w:rsid w:val="00654479"/>
    <w:rsid w:val="00654C02"/>
    <w:rsid w:val="00655D0C"/>
    <w:rsid w:val="00656013"/>
    <w:rsid w:val="00656462"/>
    <w:rsid w:val="00656AA4"/>
    <w:rsid w:val="00656DA4"/>
    <w:rsid w:val="00656DCD"/>
    <w:rsid w:val="00657B34"/>
    <w:rsid w:val="00664C0A"/>
    <w:rsid w:val="00665BC9"/>
    <w:rsid w:val="00666018"/>
    <w:rsid w:val="00666915"/>
    <w:rsid w:val="0067108D"/>
    <w:rsid w:val="00671DD3"/>
    <w:rsid w:val="006734EE"/>
    <w:rsid w:val="00674B18"/>
    <w:rsid w:val="006758B7"/>
    <w:rsid w:val="006758CE"/>
    <w:rsid w:val="00677124"/>
    <w:rsid w:val="00677184"/>
    <w:rsid w:val="0067757A"/>
    <w:rsid w:val="00680C1E"/>
    <w:rsid w:val="00682744"/>
    <w:rsid w:val="006829CC"/>
    <w:rsid w:val="00682BA8"/>
    <w:rsid w:val="00683E20"/>
    <w:rsid w:val="0068445A"/>
    <w:rsid w:val="00684901"/>
    <w:rsid w:val="00685B6F"/>
    <w:rsid w:val="00685E2F"/>
    <w:rsid w:val="00686322"/>
    <w:rsid w:val="00690028"/>
    <w:rsid w:val="0069079F"/>
    <w:rsid w:val="00690878"/>
    <w:rsid w:val="00690D5B"/>
    <w:rsid w:val="00690E3A"/>
    <w:rsid w:val="00690EA7"/>
    <w:rsid w:val="00691070"/>
    <w:rsid w:val="006911F9"/>
    <w:rsid w:val="00692566"/>
    <w:rsid w:val="00693BDA"/>
    <w:rsid w:val="006949A2"/>
    <w:rsid w:val="00695535"/>
    <w:rsid w:val="00697D28"/>
    <w:rsid w:val="006A087E"/>
    <w:rsid w:val="006A32F4"/>
    <w:rsid w:val="006A3748"/>
    <w:rsid w:val="006A3D19"/>
    <w:rsid w:val="006A4491"/>
    <w:rsid w:val="006A587D"/>
    <w:rsid w:val="006A6A90"/>
    <w:rsid w:val="006B03B1"/>
    <w:rsid w:val="006B0BBC"/>
    <w:rsid w:val="006B0E23"/>
    <w:rsid w:val="006B1DB1"/>
    <w:rsid w:val="006B209F"/>
    <w:rsid w:val="006B2771"/>
    <w:rsid w:val="006B2ADA"/>
    <w:rsid w:val="006B4318"/>
    <w:rsid w:val="006B6755"/>
    <w:rsid w:val="006C14D5"/>
    <w:rsid w:val="006C297C"/>
    <w:rsid w:val="006C3E3E"/>
    <w:rsid w:val="006C542C"/>
    <w:rsid w:val="006C5A0A"/>
    <w:rsid w:val="006C652D"/>
    <w:rsid w:val="006D2437"/>
    <w:rsid w:val="006D256F"/>
    <w:rsid w:val="006D2AA8"/>
    <w:rsid w:val="006D350B"/>
    <w:rsid w:val="006D3936"/>
    <w:rsid w:val="006D498D"/>
    <w:rsid w:val="006D5336"/>
    <w:rsid w:val="006D5488"/>
    <w:rsid w:val="006D59A9"/>
    <w:rsid w:val="006D60FD"/>
    <w:rsid w:val="006D67DF"/>
    <w:rsid w:val="006E0CE9"/>
    <w:rsid w:val="006E1195"/>
    <w:rsid w:val="006E11B7"/>
    <w:rsid w:val="006E4565"/>
    <w:rsid w:val="006E5DB3"/>
    <w:rsid w:val="006E610B"/>
    <w:rsid w:val="006E63FC"/>
    <w:rsid w:val="006E647A"/>
    <w:rsid w:val="006E711E"/>
    <w:rsid w:val="006E7C99"/>
    <w:rsid w:val="006F05DC"/>
    <w:rsid w:val="006F0EC5"/>
    <w:rsid w:val="006F207E"/>
    <w:rsid w:val="006F303F"/>
    <w:rsid w:val="006F421F"/>
    <w:rsid w:val="006F424A"/>
    <w:rsid w:val="006F485A"/>
    <w:rsid w:val="006F663A"/>
    <w:rsid w:val="006F6D54"/>
    <w:rsid w:val="006F747A"/>
    <w:rsid w:val="006F7BC6"/>
    <w:rsid w:val="006F7FAB"/>
    <w:rsid w:val="007005DA"/>
    <w:rsid w:val="00700B0F"/>
    <w:rsid w:val="00700CC7"/>
    <w:rsid w:val="00700D37"/>
    <w:rsid w:val="0070105C"/>
    <w:rsid w:val="007010D2"/>
    <w:rsid w:val="007021F3"/>
    <w:rsid w:val="007039B7"/>
    <w:rsid w:val="00703DA7"/>
    <w:rsid w:val="007054BD"/>
    <w:rsid w:val="00705C91"/>
    <w:rsid w:val="00706424"/>
    <w:rsid w:val="007106FA"/>
    <w:rsid w:val="0071214B"/>
    <w:rsid w:val="007124BD"/>
    <w:rsid w:val="0071254D"/>
    <w:rsid w:val="00712EF0"/>
    <w:rsid w:val="007131CA"/>
    <w:rsid w:val="00714088"/>
    <w:rsid w:val="00716EAD"/>
    <w:rsid w:val="00717FE2"/>
    <w:rsid w:val="00720E84"/>
    <w:rsid w:val="00721014"/>
    <w:rsid w:val="0072179E"/>
    <w:rsid w:val="00721CFE"/>
    <w:rsid w:val="00722337"/>
    <w:rsid w:val="007228CE"/>
    <w:rsid w:val="007249E2"/>
    <w:rsid w:val="00725DB4"/>
    <w:rsid w:val="00726EF0"/>
    <w:rsid w:val="007278DC"/>
    <w:rsid w:val="007279C8"/>
    <w:rsid w:val="00730246"/>
    <w:rsid w:val="007310A8"/>
    <w:rsid w:val="00732967"/>
    <w:rsid w:val="00732AF9"/>
    <w:rsid w:val="00732BC3"/>
    <w:rsid w:val="00732E24"/>
    <w:rsid w:val="00732F59"/>
    <w:rsid w:val="00733E3B"/>
    <w:rsid w:val="00735075"/>
    <w:rsid w:val="0073709B"/>
    <w:rsid w:val="007379BE"/>
    <w:rsid w:val="007437FA"/>
    <w:rsid w:val="00743E8E"/>
    <w:rsid w:val="007457D8"/>
    <w:rsid w:val="00746995"/>
    <w:rsid w:val="00750A86"/>
    <w:rsid w:val="007519FD"/>
    <w:rsid w:val="00755DCE"/>
    <w:rsid w:val="00756266"/>
    <w:rsid w:val="00756363"/>
    <w:rsid w:val="0075753E"/>
    <w:rsid w:val="00757DDF"/>
    <w:rsid w:val="00760277"/>
    <w:rsid w:val="0076236F"/>
    <w:rsid w:val="00762B33"/>
    <w:rsid w:val="007632E6"/>
    <w:rsid w:val="00763B7B"/>
    <w:rsid w:val="00763FCB"/>
    <w:rsid w:val="0076422E"/>
    <w:rsid w:val="007642F2"/>
    <w:rsid w:val="00765D93"/>
    <w:rsid w:val="0076630A"/>
    <w:rsid w:val="00767A04"/>
    <w:rsid w:val="007702A9"/>
    <w:rsid w:val="007720FD"/>
    <w:rsid w:val="00772154"/>
    <w:rsid w:val="00772B9E"/>
    <w:rsid w:val="00773C1B"/>
    <w:rsid w:val="00776984"/>
    <w:rsid w:val="007772A6"/>
    <w:rsid w:val="007772C0"/>
    <w:rsid w:val="00780A03"/>
    <w:rsid w:val="00780B71"/>
    <w:rsid w:val="0078161F"/>
    <w:rsid w:val="007819A6"/>
    <w:rsid w:val="00782A6B"/>
    <w:rsid w:val="007908F8"/>
    <w:rsid w:val="00792631"/>
    <w:rsid w:val="00794786"/>
    <w:rsid w:val="00797518"/>
    <w:rsid w:val="00797CA7"/>
    <w:rsid w:val="007A3EB5"/>
    <w:rsid w:val="007A415E"/>
    <w:rsid w:val="007A4A2B"/>
    <w:rsid w:val="007A4CE3"/>
    <w:rsid w:val="007A4F7D"/>
    <w:rsid w:val="007B060F"/>
    <w:rsid w:val="007B0831"/>
    <w:rsid w:val="007B08AD"/>
    <w:rsid w:val="007B08F3"/>
    <w:rsid w:val="007B0912"/>
    <w:rsid w:val="007B16CA"/>
    <w:rsid w:val="007B18E6"/>
    <w:rsid w:val="007B2836"/>
    <w:rsid w:val="007B2BE6"/>
    <w:rsid w:val="007B2F53"/>
    <w:rsid w:val="007B44FC"/>
    <w:rsid w:val="007B48F2"/>
    <w:rsid w:val="007B646A"/>
    <w:rsid w:val="007B7F65"/>
    <w:rsid w:val="007C0B0F"/>
    <w:rsid w:val="007C0B84"/>
    <w:rsid w:val="007C3C94"/>
    <w:rsid w:val="007C4573"/>
    <w:rsid w:val="007C5C10"/>
    <w:rsid w:val="007D0074"/>
    <w:rsid w:val="007D02B9"/>
    <w:rsid w:val="007D266B"/>
    <w:rsid w:val="007D3E9E"/>
    <w:rsid w:val="007D6EB6"/>
    <w:rsid w:val="007D6F15"/>
    <w:rsid w:val="007E070F"/>
    <w:rsid w:val="007E0ABF"/>
    <w:rsid w:val="007E223B"/>
    <w:rsid w:val="007E37B3"/>
    <w:rsid w:val="007E4754"/>
    <w:rsid w:val="007E5103"/>
    <w:rsid w:val="007E6FEA"/>
    <w:rsid w:val="007E7C71"/>
    <w:rsid w:val="007F0ED5"/>
    <w:rsid w:val="007F2110"/>
    <w:rsid w:val="007F2128"/>
    <w:rsid w:val="007F280B"/>
    <w:rsid w:val="007F456E"/>
    <w:rsid w:val="007F5312"/>
    <w:rsid w:val="007F605B"/>
    <w:rsid w:val="007F68C0"/>
    <w:rsid w:val="007F6DA5"/>
    <w:rsid w:val="00805105"/>
    <w:rsid w:val="00805314"/>
    <w:rsid w:val="00811267"/>
    <w:rsid w:val="0081155C"/>
    <w:rsid w:val="00811815"/>
    <w:rsid w:val="00812131"/>
    <w:rsid w:val="00812FD7"/>
    <w:rsid w:val="00813A4C"/>
    <w:rsid w:val="00813E81"/>
    <w:rsid w:val="00813F2C"/>
    <w:rsid w:val="0081563A"/>
    <w:rsid w:val="00815908"/>
    <w:rsid w:val="008163E8"/>
    <w:rsid w:val="0081676F"/>
    <w:rsid w:val="00816853"/>
    <w:rsid w:val="00820F95"/>
    <w:rsid w:val="00821558"/>
    <w:rsid w:val="00821DB2"/>
    <w:rsid w:val="00822E8F"/>
    <w:rsid w:val="00823D93"/>
    <w:rsid w:val="008258B4"/>
    <w:rsid w:val="008264FD"/>
    <w:rsid w:val="00826637"/>
    <w:rsid w:val="00826B73"/>
    <w:rsid w:val="008271A6"/>
    <w:rsid w:val="00830EDE"/>
    <w:rsid w:val="008311E9"/>
    <w:rsid w:val="0083164B"/>
    <w:rsid w:val="00831FFF"/>
    <w:rsid w:val="008320AB"/>
    <w:rsid w:val="0083533E"/>
    <w:rsid w:val="008354DA"/>
    <w:rsid w:val="00837AF2"/>
    <w:rsid w:val="00840BA4"/>
    <w:rsid w:val="00841F69"/>
    <w:rsid w:val="008427C7"/>
    <w:rsid w:val="008430D6"/>
    <w:rsid w:val="00843D78"/>
    <w:rsid w:val="0084413A"/>
    <w:rsid w:val="00845ECB"/>
    <w:rsid w:val="0084708A"/>
    <w:rsid w:val="00847657"/>
    <w:rsid w:val="00850059"/>
    <w:rsid w:val="0085099C"/>
    <w:rsid w:val="00851CD2"/>
    <w:rsid w:val="008526F1"/>
    <w:rsid w:val="00853191"/>
    <w:rsid w:val="008533B3"/>
    <w:rsid w:val="008536C6"/>
    <w:rsid w:val="008538F2"/>
    <w:rsid w:val="008556A4"/>
    <w:rsid w:val="008615F9"/>
    <w:rsid w:val="00861E44"/>
    <w:rsid w:val="0086241C"/>
    <w:rsid w:val="00862BED"/>
    <w:rsid w:val="008630DA"/>
    <w:rsid w:val="0086334F"/>
    <w:rsid w:val="008636AB"/>
    <w:rsid w:val="00863DCC"/>
    <w:rsid w:val="008644AB"/>
    <w:rsid w:val="008649A3"/>
    <w:rsid w:val="00865036"/>
    <w:rsid w:val="00865DE0"/>
    <w:rsid w:val="00865E73"/>
    <w:rsid w:val="00866FD0"/>
    <w:rsid w:val="00871995"/>
    <w:rsid w:val="00873103"/>
    <w:rsid w:val="00874722"/>
    <w:rsid w:val="00874D33"/>
    <w:rsid w:val="00875C5F"/>
    <w:rsid w:val="008765CD"/>
    <w:rsid w:val="00876C75"/>
    <w:rsid w:val="00877888"/>
    <w:rsid w:val="0088030F"/>
    <w:rsid w:val="00880B05"/>
    <w:rsid w:val="00882240"/>
    <w:rsid w:val="00883CCB"/>
    <w:rsid w:val="00884116"/>
    <w:rsid w:val="008847F5"/>
    <w:rsid w:val="008851C9"/>
    <w:rsid w:val="00885855"/>
    <w:rsid w:val="008858A8"/>
    <w:rsid w:val="00885F29"/>
    <w:rsid w:val="008900F7"/>
    <w:rsid w:val="00890EE8"/>
    <w:rsid w:val="00890FFD"/>
    <w:rsid w:val="00891214"/>
    <w:rsid w:val="0089441F"/>
    <w:rsid w:val="008946F0"/>
    <w:rsid w:val="0089502A"/>
    <w:rsid w:val="00895EF9"/>
    <w:rsid w:val="00896471"/>
    <w:rsid w:val="008977E4"/>
    <w:rsid w:val="00897968"/>
    <w:rsid w:val="00897DBA"/>
    <w:rsid w:val="008A1562"/>
    <w:rsid w:val="008A1CEF"/>
    <w:rsid w:val="008A2352"/>
    <w:rsid w:val="008A2905"/>
    <w:rsid w:val="008A2ED3"/>
    <w:rsid w:val="008A30AC"/>
    <w:rsid w:val="008A48CD"/>
    <w:rsid w:val="008A523D"/>
    <w:rsid w:val="008A66D4"/>
    <w:rsid w:val="008A6BDF"/>
    <w:rsid w:val="008A733C"/>
    <w:rsid w:val="008B08A1"/>
    <w:rsid w:val="008B0B67"/>
    <w:rsid w:val="008B3E5A"/>
    <w:rsid w:val="008B406A"/>
    <w:rsid w:val="008B4390"/>
    <w:rsid w:val="008B49C9"/>
    <w:rsid w:val="008B4BF2"/>
    <w:rsid w:val="008B50C7"/>
    <w:rsid w:val="008B6C68"/>
    <w:rsid w:val="008C17B4"/>
    <w:rsid w:val="008C25CE"/>
    <w:rsid w:val="008C398F"/>
    <w:rsid w:val="008C3EE7"/>
    <w:rsid w:val="008C49E8"/>
    <w:rsid w:val="008C6980"/>
    <w:rsid w:val="008C6DCA"/>
    <w:rsid w:val="008D0385"/>
    <w:rsid w:val="008D39E7"/>
    <w:rsid w:val="008D3FBD"/>
    <w:rsid w:val="008D4608"/>
    <w:rsid w:val="008D4EF1"/>
    <w:rsid w:val="008D54F4"/>
    <w:rsid w:val="008D55AB"/>
    <w:rsid w:val="008D795B"/>
    <w:rsid w:val="008E004C"/>
    <w:rsid w:val="008E005E"/>
    <w:rsid w:val="008E0BC1"/>
    <w:rsid w:val="008E0C61"/>
    <w:rsid w:val="008E11B3"/>
    <w:rsid w:val="008E132F"/>
    <w:rsid w:val="008E1E64"/>
    <w:rsid w:val="008E40F2"/>
    <w:rsid w:val="008E4E7A"/>
    <w:rsid w:val="008E5919"/>
    <w:rsid w:val="008E6B46"/>
    <w:rsid w:val="008F0DBB"/>
    <w:rsid w:val="008F1797"/>
    <w:rsid w:val="008F3B8A"/>
    <w:rsid w:val="008F586C"/>
    <w:rsid w:val="008F59FA"/>
    <w:rsid w:val="008F5B39"/>
    <w:rsid w:val="008F6564"/>
    <w:rsid w:val="008F7707"/>
    <w:rsid w:val="00900DB2"/>
    <w:rsid w:val="00901267"/>
    <w:rsid w:val="00901D43"/>
    <w:rsid w:val="0090239D"/>
    <w:rsid w:val="00906502"/>
    <w:rsid w:val="00906F3D"/>
    <w:rsid w:val="00907348"/>
    <w:rsid w:val="0090798C"/>
    <w:rsid w:val="00907FAC"/>
    <w:rsid w:val="0091024D"/>
    <w:rsid w:val="00912B3E"/>
    <w:rsid w:val="00913435"/>
    <w:rsid w:val="0091369B"/>
    <w:rsid w:val="00914220"/>
    <w:rsid w:val="00914885"/>
    <w:rsid w:val="009154F3"/>
    <w:rsid w:val="00915E70"/>
    <w:rsid w:val="00920417"/>
    <w:rsid w:val="009224C6"/>
    <w:rsid w:val="009241AC"/>
    <w:rsid w:val="0093077E"/>
    <w:rsid w:val="00930AAE"/>
    <w:rsid w:val="00931861"/>
    <w:rsid w:val="009351E7"/>
    <w:rsid w:val="00936671"/>
    <w:rsid w:val="009374DA"/>
    <w:rsid w:val="00937B1F"/>
    <w:rsid w:val="00942113"/>
    <w:rsid w:val="00943FB3"/>
    <w:rsid w:val="009458FE"/>
    <w:rsid w:val="009459DA"/>
    <w:rsid w:val="00946489"/>
    <w:rsid w:val="0094738D"/>
    <w:rsid w:val="009505AD"/>
    <w:rsid w:val="00951803"/>
    <w:rsid w:val="00953818"/>
    <w:rsid w:val="00953E1E"/>
    <w:rsid w:val="0095485E"/>
    <w:rsid w:val="00955932"/>
    <w:rsid w:val="00957C68"/>
    <w:rsid w:val="009604A5"/>
    <w:rsid w:val="00961AA9"/>
    <w:rsid w:val="00962145"/>
    <w:rsid w:val="00963C43"/>
    <w:rsid w:val="00965081"/>
    <w:rsid w:val="009704ED"/>
    <w:rsid w:val="00971285"/>
    <w:rsid w:val="00971C09"/>
    <w:rsid w:val="009736B3"/>
    <w:rsid w:val="00973C9D"/>
    <w:rsid w:val="0097523D"/>
    <w:rsid w:val="00975DF5"/>
    <w:rsid w:val="00976FBB"/>
    <w:rsid w:val="0097772D"/>
    <w:rsid w:val="00980C14"/>
    <w:rsid w:val="00980D6F"/>
    <w:rsid w:val="0098125C"/>
    <w:rsid w:val="00981512"/>
    <w:rsid w:val="00982216"/>
    <w:rsid w:val="00982B15"/>
    <w:rsid w:val="00985292"/>
    <w:rsid w:val="00985432"/>
    <w:rsid w:val="00985A4B"/>
    <w:rsid w:val="00985FAB"/>
    <w:rsid w:val="009862AC"/>
    <w:rsid w:val="00986C50"/>
    <w:rsid w:val="00990009"/>
    <w:rsid w:val="00990910"/>
    <w:rsid w:val="009935DB"/>
    <w:rsid w:val="009A12BC"/>
    <w:rsid w:val="009A14D0"/>
    <w:rsid w:val="009A1966"/>
    <w:rsid w:val="009A1E9D"/>
    <w:rsid w:val="009A2904"/>
    <w:rsid w:val="009A3EF3"/>
    <w:rsid w:val="009B06C3"/>
    <w:rsid w:val="009B0968"/>
    <w:rsid w:val="009B0D7C"/>
    <w:rsid w:val="009B151E"/>
    <w:rsid w:val="009B1D59"/>
    <w:rsid w:val="009B343D"/>
    <w:rsid w:val="009B4EF3"/>
    <w:rsid w:val="009B570C"/>
    <w:rsid w:val="009B698E"/>
    <w:rsid w:val="009B7FB9"/>
    <w:rsid w:val="009C0CA0"/>
    <w:rsid w:val="009C0E8B"/>
    <w:rsid w:val="009C1AE0"/>
    <w:rsid w:val="009C3B41"/>
    <w:rsid w:val="009C3FB9"/>
    <w:rsid w:val="009C4017"/>
    <w:rsid w:val="009C4043"/>
    <w:rsid w:val="009C677B"/>
    <w:rsid w:val="009C7008"/>
    <w:rsid w:val="009D11AC"/>
    <w:rsid w:val="009D2744"/>
    <w:rsid w:val="009D2DE7"/>
    <w:rsid w:val="009D3204"/>
    <w:rsid w:val="009D43BA"/>
    <w:rsid w:val="009D53B8"/>
    <w:rsid w:val="009D5FD0"/>
    <w:rsid w:val="009D6C32"/>
    <w:rsid w:val="009D6F34"/>
    <w:rsid w:val="009D706F"/>
    <w:rsid w:val="009E2B19"/>
    <w:rsid w:val="009E3737"/>
    <w:rsid w:val="009E3E82"/>
    <w:rsid w:val="009E4071"/>
    <w:rsid w:val="009E5015"/>
    <w:rsid w:val="009E595C"/>
    <w:rsid w:val="009E7B9F"/>
    <w:rsid w:val="009F094F"/>
    <w:rsid w:val="009F2068"/>
    <w:rsid w:val="009F26CD"/>
    <w:rsid w:val="009F27D6"/>
    <w:rsid w:val="009F3584"/>
    <w:rsid w:val="009F377A"/>
    <w:rsid w:val="009F41D3"/>
    <w:rsid w:val="009F44AB"/>
    <w:rsid w:val="009F53EF"/>
    <w:rsid w:val="009F5928"/>
    <w:rsid w:val="009F6D43"/>
    <w:rsid w:val="009F7C5C"/>
    <w:rsid w:val="00A0256C"/>
    <w:rsid w:val="00A027EE"/>
    <w:rsid w:val="00A0393D"/>
    <w:rsid w:val="00A039C7"/>
    <w:rsid w:val="00A060FD"/>
    <w:rsid w:val="00A061BB"/>
    <w:rsid w:val="00A066E7"/>
    <w:rsid w:val="00A06A2C"/>
    <w:rsid w:val="00A06C4F"/>
    <w:rsid w:val="00A075E2"/>
    <w:rsid w:val="00A117A5"/>
    <w:rsid w:val="00A11A36"/>
    <w:rsid w:val="00A13053"/>
    <w:rsid w:val="00A131A1"/>
    <w:rsid w:val="00A13218"/>
    <w:rsid w:val="00A14404"/>
    <w:rsid w:val="00A15357"/>
    <w:rsid w:val="00A155FD"/>
    <w:rsid w:val="00A162CB"/>
    <w:rsid w:val="00A16A4A"/>
    <w:rsid w:val="00A20583"/>
    <w:rsid w:val="00A22464"/>
    <w:rsid w:val="00A22C98"/>
    <w:rsid w:val="00A245A9"/>
    <w:rsid w:val="00A24B0B"/>
    <w:rsid w:val="00A25E79"/>
    <w:rsid w:val="00A2605C"/>
    <w:rsid w:val="00A26579"/>
    <w:rsid w:val="00A26B1D"/>
    <w:rsid w:val="00A3091D"/>
    <w:rsid w:val="00A319BC"/>
    <w:rsid w:val="00A319F1"/>
    <w:rsid w:val="00A33400"/>
    <w:rsid w:val="00A33E7D"/>
    <w:rsid w:val="00A36F8E"/>
    <w:rsid w:val="00A41D07"/>
    <w:rsid w:val="00A41D64"/>
    <w:rsid w:val="00A42521"/>
    <w:rsid w:val="00A440A0"/>
    <w:rsid w:val="00A45961"/>
    <w:rsid w:val="00A45DF7"/>
    <w:rsid w:val="00A476E9"/>
    <w:rsid w:val="00A47A32"/>
    <w:rsid w:val="00A503FE"/>
    <w:rsid w:val="00A514FB"/>
    <w:rsid w:val="00A533A1"/>
    <w:rsid w:val="00A5347E"/>
    <w:rsid w:val="00A534E0"/>
    <w:rsid w:val="00A53DB3"/>
    <w:rsid w:val="00A55928"/>
    <w:rsid w:val="00A55D4E"/>
    <w:rsid w:val="00A55FCA"/>
    <w:rsid w:val="00A56A9F"/>
    <w:rsid w:val="00A57301"/>
    <w:rsid w:val="00A63F6F"/>
    <w:rsid w:val="00A64C50"/>
    <w:rsid w:val="00A66F71"/>
    <w:rsid w:val="00A67403"/>
    <w:rsid w:val="00A67B5F"/>
    <w:rsid w:val="00A70458"/>
    <w:rsid w:val="00A70936"/>
    <w:rsid w:val="00A70BF8"/>
    <w:rsid w:val="00A713A1"/>
    <w:rsid w:val="00A73097"/>
    <w:rsid w:val="00A736F1"/>
    <w:rsid w:val="00A743D9"/>
    <w:rsid w:val="00A75FC5"/>
    <w:rsid w:val="00A76543"/>
    <w:rsid w:val="00A76907"/>
    <w:rsid w:val="00A77041"/>
    <w:rsid w:val="00A77419"/>
    <w:rsid w:val="00A81300"/>
    <w:rsid w:val="00A82F5B"/>
    <w:rsid w:val="00A8479F"/>
    <w:rsid w:val="00A84E9C"/>
    <w:rsid w:val="00A8656C"/>
    <w:rsid w:val="00A871B4"/>
    <w:rsid w:val="00A90B0F"/>
    <w:rsid w:val="00A90D92"/>
    <w:rsid w:val="00A927AC"/>
    <w:rsid w:val="00A936E9"/>
    <w:rsid w:val="00A97ABC"/>
    <w:rsid w:val="00AA05E0"/>
    <w:rsid w:val="00AA0744"/>
    <w:rsid w:val="00AA07C7"/>
    <w:rsid w:val="00AA0D00"/>
    <w:rsid w:val="00AA1310"/>
    <w:rsid w:val="00AA2ADA"/>
    <w:rsid w:val="00AA35D2"/>
    <w:rsid w:val="00AA3B52"/>
    <w:rsid w:val="00AA51C7"/>
    <w:rsid w:val="00AA5A89"/>
    <w:rsid w:val="00AA5AE6"/>
    <w:rsid w:val="00AA5DA0"/>
    <w:rsid w:val="00AA755C"/>
    <w:rsid w:val="00AB03FF"/>
    <w:rsid w:val="00AB164E"/>
    <w:rsid w:val="00AB293F"/>
    <w:rsid w:val="00AB3A49"/>
    <w:rsid w:val="00AB482E"/>
    <w:rsid w:val="00AB5AD7"/>
    <w:rsid w:val="00AB615E"/>
    <w:rsid w:val="00AB698F"/>
    <w:rsid w:val="00AB6C31"/>
    <w:rsid w:val="00AB783F"/>
    <w:rsid w:val="00AB7949"/>
    <w:rsid w:val="00AB79BF"/>
    <w:rsid w:val="00AB7B37"/>
    <w:rsid w:val="00AC050D"/>
    <w:rsid w:val="00AC2E53"/>
    <w:rsid w:val="00AC2FCF"/>
    <w:rsid w:val="00AC3410"/>
    <w:rsid w:val="00AC37B6"/>
    <w:rsid w:val="00AC632F"/>
    <w:rsid w:val="00AD01E1"/>
    <w:rsid w:val="00AD02AE"/>
    <w:rsid w:val="00AD0666"/>
    <w:rsid w:val="00AD1BD3"/>
    <w:rsid w:val="00AD28E6"/>
    <w:rsid w:val="00AD3025"/>
    <w:rsid w:val="00AD3230"/>
    <w:rsid w:val="00AD4712"/>
    <w:rsid w:val="00AD7532"/>
    <w:rsid w:val="00AE2B88"/>
    <w:rsid w:val="00AE33BE"/>
    <w:rsid w:val="00AE3B9C"/>
    <w:rsid w:val="00AE4D54"/>
    <w:rsid w:val="00AE566E"/>
    <w:rsid w:val="00AE5F8F"/>
    <w:rsid w:val="00AE6706"/>
    <w:rsid w:val="00AE70FD"/>
    <w:rsid w:val="00AE78AE"/>
    <w:rsid w:val="00AE79B5"/>
    <w:rsid w:val="00AE7FC9"/>
    <w:rsid w:val="00AF4549"/>
    <w:rsid w:val="00AF5293"/>
    <w:rsid w:val="00AF68A2"/>
    <w:rsid w:val="00AF7094"/>
    <w:rsid w:val="00B00385"/>
    <w:rsid w:val="00B00957"/>
    <w:rsid w:val="00B00B9A"/>
    <w:rsid w:val="00B00B9D"/>
    <w:rsid w:val="00B016AA"/>
    <w:rsid w:val="00B01D38"/>
    <w:rsid w:val="00B02622"/>
    <w:rsid w:val="00B03EB7"/>
    <w:rsid w:val="00B05CEA"/>
    <w:rsid w:val="00B05CF9"/>
    <w:rsid w:val="00B06126"/>
    <w:rsid w:val="00B076E4"/>
    <w:rsid w:val="00B07AA3"/>
    <w:rsid w:val="00B10363"/>
    <w:rsid w:val="00B11601"/>
    <w:rsid w:val="00B11973"/>
    <w:rsid w:val="00B12BF2"/>
    <w:rsid w:val="00B13BD1"/>
    <w:rsid w:val="00B14A22"/>
    <w:rsid w:val="00B15DBF"/>
    <w:rsid w:val="00B15DE1"/>
    <w:rsid w:val="00B1631E"/>
    <w:rsid w:val="00B17421"/>
    <w:rsid w:val="00B20ABF"/>
    <w:rsid w:val="00B22395"/>
    <w:rsid w:val="00B22A89"/>
    <w:rsid w:val="00B2304A"/>
    <w:rsid w:val="00B26084"/>
    <w:rsid w:val="00B26870"/>
    <w:rsid w:val="00B27239"/>
    <w:rsid w:val="00B300C1"/>
    <w:rsid w:val="00B333B2"/>
    <w:rsid w:val="00B33D89"/>
    <w:rsid w:val="00B352E4"/>
    <w:rsid w:val="00B36143"/>
    <w:rsid w:val="00B367AC"/>
    <w:rsid w:val="00B36E92"/>
    <w:rsid w:val="00B37044"/>
    <w:rsid w:val="00B40F50"/>
    <w:rsid w:val="00B41603"/>
    <w:rsid w:val="00B42445"/>
    <w:rsid w:val="00B4344D"/>
    <w:rsid w:val="00B451AD"/>
    <w:rsid w:val="00B45FD4"/>
    <w:rsid w:val="00B4614F"/>
    <w:rsid w:val="00B466A0"/>
    <w:rsid w:val="00B46856"/>
    <w:rsid w:val="00B5079E"/>
    <w:rsid w:val="00B515EA"/>
    <w:rsid w:val="00B51E7A"/>
    <w:rsid w:val="00B53144"/>
    <w:rsid w:val="00B53196"/>
    <w:rsid w:val="00B54297"/>
    <w:rsid w:val="00B55115"/>
    <w:rsid w:val="00B5543D"/>
    <w:rsid w:val="00B55B3D"/>
    <w:rsid w:val="00B55E57"/>
    <w:rsid w:val="00B5608B"/>
    <w:rsid w:val="00B5689E"/>
    <w:rsid w:val="00B57487"/>
    <w:rsid w:val="00B61AF0"/>
    <w:rsid w:val="00B628BE"/>
    <w:rsid w:val="00B62A65"/>
    <w:rsid w:val="00B62E8C"/>
    <w:rsid w:val="00B64110"/>
    <w:rsid w:val="00B64AC5"/>
    <w:rsid w:val="00B66574"/>
    <w:rsid w:val="00B66B04"/>
    <w:rsid w:val="00B66E0E"/>
    <w:rsid w:val="00B6799F"/>
    <w:rsid w:val="00B711FC"/>
    <w:rsid w:val="00B72C17"/>
    <w:rsid w:val="00B75AC7"/>
    <w:rsid w:val="00B769F6"/>
    <w:rsid w:val="00B8419F"/>
    <w:rsid w:val="00B84663"/>
    <w:rsid w:val="00B84FBD"/>
    <w:rsid w:val="00B85168"/>
    <w:rsid w:val="00B85372"/>
    <w:rsid w:val="00B87A4E"/>
    <w:rsid w:val="00B90C5B"/>
    <w:rsid w:val="00B915CD"/>
    <w:rsid w:val="00B932DF"/>
    <w:rsid w:val="00B93B63"/>
    <w:rsid w:val="00B955C0"/>
    <w:rsid w:val="00B95C99"/>
    <w:rsid w:val="00B96A47"/>
    <w:rsid w:val="00B96B26"/>
    <w:rsid w:val="00B975EE"/>
    <w:rsid w:val="00B97D42"/>
    <w:rsid w:val="00BA065A"/>
    <w:rsid w:val="00BA2240"/>
    <w:rsid w:val="00BA23B5"/>
    <w:rsid w:val="00BA3247"/>
    <w:rsid w:val="00BA38F1"/>
    <w:rsid w:val="00BA4759"/>
    <w:rsid w:val="00BA59CC"/>
    <w:rsid w:val="00BA66A4"/>
    <w:rsid w:val="00BA701A"/>
    <w:rsid w:val="00BB02B4"/>
    <w:rsid w:val="00BB5C5F"/>
    <w:rsid w:val="00BC111E"/>
    <w:rsid w:val="00BC13BC"/>
    <w:rsid w:val="00BC1A43"/>
    <w:rsid w:val="00BC1D1B"/>
    <w:rsid w:val="00BC28AA"/>
    <w:rsid w:val="00BC4E16"/>
    <w:rsid w:val="00BC5491"/>
    <w:rsid w:val="00BC66BB"/>
    <w:rsid w:val="00BC6A78"/>
    <w:rsid w:val="00BC6CB9"/>
    <w:rsid w:val="00BD0207"/>
    <w:rsid w:val="00BD1A73"/>
    <w:rsid w:val="00BD2E45"/>
    <w:rsid w:val="00BD4274"/>
    <w:rsid w:val="00BD448A"/>
    <w:rsid w:val="00BD4ECC"/>
    <w:rsid w:val="00BD5801"/>
    <w:rsid w:val="00BD5EE4"/>
    <w:rsid w:val="00BD7105"/>
    <w:rsid w:val="00BE0DF4"/>
    <w:rsid w:val="00BE1CDB"/>
    <w:rsid w:val="00BE28EE"/>
    <w:rsid w:val="00BE33ED"/>
    <w:rsid w:val="00BE3666"/>
    <w:rsid w:val="00BE49E2"/>
    <w:rsid w:val="00BE5184"/>
    <w:rsid w:val="00BE5F0D"/>
    <w:rsid w:val="00BF0B2A"/>
    <w:rsid w:val="00BF0EAF"/>
    <w:rsid w:val="00BF1864"/>
    <w:rsid w:val="00BF2B20"/>
    <w:rsid w:val="00BF3F85"/>
    <w:rsid w:val="00BF401C"/>
    <w:rsid w:val="00BF6799"/>
    <w:rsid w:val="00BF6D99"/>
    <w:rsid w:val="00C008A4"/>
    <w:rsid w:val="00C008BF"/>
    <w:rsid w:val="00C01EC3"/>
    <w:rsid w:val="00C02318"/>
    <w:rsid w:val="00C06767"/>
    <w:rsid w:val="00C06E5D"/>
    <w:rsid w:val="00C06FA4"/>
    <w:rsid w:val="00C07AB2"/>
    <w:rsid w:val="00C10673"/>
    <w:rsid w:val="00C11C3C"/>
    <w:rsid w:val="00C11E9E"/>
    <w:rsid w:val="00C13850"/>
    <w:rsid w:val="00C149C6"/>
    <w:rsid w:val="00C151E2"/>
    <w:rsid w:val="00C21476"/>
    <w:rsid w:val="00C22297"/>
    <w:rsid w:val="00C228AD"/>
    <w:rsid w:val="00C240A4"/>
    <w:rsid w:val="00C2609E"/>
    <w:rsid w:val="00C266ED"/>
    <w:rsid w:val="00C27935"/>
    <w:rsid w:val="00C302E1"/>
    <w:rsid w:val="00C304D3"/>
    <w:rsid w:val="00C30C58"/>
    <w:rsid w:val="00C319A6"/>
    <w:rsid w:val="00C31C00"/>
    <w:rsid w:val="00C31D67"/>
    <w:rsid w:val="00C36D55"/>
    <w:rsid w:val="00C406B3"/>
    <w:rsid w:val="00C41CF2"/>
    <w:rsid w:val="00C42E23"/>
    <w:rsid w:val="00C43557"/>
    <w:rsid w:val="00C43651"/>
    <w:rsid w:val="00C43702"/>
    <w:rsid w:val="00C44DEF"/>
    <w:rsid w:val="00C4503B"/>
    <w:rsid w:val="00C453C0"/>
    <w:rsid w:val="00C45515"/>
    <w:rsid w:val="00C45719"/>
    <w:rsid w:val="00C457CB"/>
    <w:rsid w:val="00C45DEF"/>
    <w:rsid w:val="00C466E4"/>
    <w:rsid w:val="00C466FA"/>
    <w:rsid w:val="00C472B1"/>
    <w:rsid w:val="00C47844"/>
    <w:rsid w:val="00C55B8C"/>
    <w:rsid w:val="00C55F03"/>
    <w:rsid w:val="00C57AB1"/>
    <w:rsid w:val="00C57F10"/>
    <w:rsid w:val="00C602FA"/>
    <w:rsid w:val="00C60F80"/>
    <w:rsid w:val="00C613DF"/>
    <w:rsid w:val="00C6159E"/>
    <w:rsid w:val="00C62BF2"/>
    <w:rsid w:val="00C63C81"/>
    <w:rsid w:val="00C649C6"/>
    <w:rsid w:val="00C65A41"/>
    <w:rsid w:val="00C662EA"/>
    <w:rsid w:val="00C66A67"/>
    <w:rsid w:val="00C66C5F"/>
    <w:rsid w:val="00C67093"/>
    <w:rsid w:val="00C6711F"/>
    <w:rsid w:val="00C675EC"/>
    <w:rsid w:val="00C7023B"/>
    <w:rsid w:val="00C703B4"/>
    <w:rsid w:val="00C72984"/>
    <w:rsid w:val="00C7333A"/>
    <w:rsid w:val="00C75E37"/>
    <w:rsid w:val="00C76B9F"/>
    <w:rsid w:val="00C81720"/>
    <w:rsid w:val="00C82E0B"/>
    <w:rsid w:val="00C82E8F"/>
    <w:rsid w:val="00C834ED"/>
    <w:rsid w:val="00C837FD"/>
    <w:rsid w:val="00C845C3"/>
    <w:rsid w:val="00C8511B"/>
    <w:rsid w:val="00C86D64"/>
    <w:rsid w:val="00C87745"/>
    <w:rsid w:val="00C878B8"/>
    <w:rsid w:val="00C87934"/>
    <w:rsid w:val="00C905FA"/>
    <w:rsid w:val="00C90683"/>
    <w:rsid w:val="00C9075C"/>
    <w:rsid w:val="00C92B07"/>
    <w:rsid w:val="00C933AC"/>
    <w:rsid w:val="00C944AB"/>
    <w:rsid w:val="00C95A57"/>
    <w:rsid w:val="00C96933"/>
    <w:rsid w:val="00CA00FA"/>
    <w:rsid w:val="00CA2211"/>
    <w:rsid w:val="00CA343D"/>
    <w:rsid w:val="00CA5A1F"/>
    <w:rsid w:val="00CA5EDF"/>
    <w:rsid w:val="00CA7442"/>
    <w:rsid w:val="00CA7485"/>
    <w:rsid w:val="00CA7889"/>
    <w:rsid w:val="00CB059D"/>
    <w:rsid w:val="00CB3412"/>
    <w:rsid w:val="00CB3A77"/>
    <w:rsid w:val="00CB3BED"/>
    <w:rsid w:val="00CB4B16"/>
    <w:rsid w:val="00CB5BDB"/>
    <w:rsid w:val="00CB6558"/>
    <w:rsid w:val="00CC07D2"/>
    <w:rsid w:val="00CC0800"/>
    <w:rsid w:val="00CC1A8B"/>
    <w:rsid w:val="00CC1D0A"/>
    <w:rsid w:val="00CC2206"/>
    <w:rsid w:val="00CC6FFB"/>
    <w:rsid w:val="00CD1268"/>
    <w:rsid w:val="00CD1C80"/>
    <w:rsid w:val="00CD3050"/>
    <w:rsid w:val="00CD31FF"/>
    <w:rsid w:val="00CD349C"/>
    <w:rsid w:val="00CD4471"/>
    <w:rsid w:val="00CD45E9"/>
    <w:rsid w:val="00CD4708"/>
    <w:rsid w:val="00CD579B"/>
    <w:rsid w:val="00CD6391"/>
    <w:rsid w:val="00CD793F"/>
    <w:rsid w:val="00CD7D7E"/>
    <w:rsid w:val="00CE038A"/>
    <w:rsid w:val="00CE0835"/>
    <w:rsid w:val="00CE130D"/>
    <w:rsid w:val="00CE141F"/>
    <w:rsid w:val="00CE23C1"/>
    <w:rsid w:val="00CE282E"/>
    <w:rsid w:val="00CE2A86"/>
    <w:rsid w:val="00CE33E4"/>
    <w:rsid w:val="00CE3BC0"/>
    <w:rsid w:val="00CE3EFC"/>
    <w:rsid w:val="00CE40F4"/>
    <w:rsid w:val="00CE58A8"/>
    <w:rsid w:val="00CE5A8D"/>
    <w:rsid w:val="00CE61DC"/>
    <w:rsid w:val="00CE6F4B"/>
    <w:rsid w:val="00CF144C"/>
    <w:rsid w:val="00CF169B"/>
    <w:rsid w:val="00CF23F8"/>
    <w:rsid w:val="00CF36D7"/>
    <w:rsid w:val="00CF4B1A"/>
    <w:rsid w:val="00CF5952"/>
    <w:rsid w:val="00CF7611"/>
    <w:rsid w:val="00CF7935"/>
    <w:rsid w:val="00D0023E"/>
    <w:rsid w:val="00D00B7E"/>
    <w:rsid w:val="00D00CA1"/>
    <w:rsid w:val="00D013CE"/>
    <w:rsid w:val="00D0375F"/>
    <w:rsid w:val="00D04175"/>
    <w:rsid w:val="00D04CDF"/>
    <w:rsid w:val="00D071D3"/>
    <w:rsid w:val="00D07F62"/>
    <w:rsid w:val="00D1067A"/>
    <w:rsid w:val="00D11154"/>
    <w:rsid w:val="00D14254"/>
    <w:rsid w:val="00D14290"/>
    <w:rsid w:val="00D15C0D"/>
    <w:rsid w:val="00D16254"/>
    <w:rsid w:val="00D20678"/>
    <w:rsid w:val="00D21BBD"/>
    <w:rsid w:val="00D23614"/>
    <w:rsid w:val="00D239C5"/>
    <w:rsid w:val="00D23A86"/>
    <w:rsid w:val="00D247D1"/>
    <w:rsid w:val="00D2495E"/>
    <w:rsid w:val="00D25081"/>
    <w:rsid w:val="00D27C55"/>
    <w:rsid w:val="00D3123B"/>
    <w:rsid w:val="00D32307"/>
    <w:rsid w:val="00D35BBE"/>
    <w:rsid w:val="00D36B5F"/>
    <w:rsid w:val="00D37F00"/>
    <w:rsid w:val="00D407F2"/>
    <w:rsid w:val="00D41370"/>
    <w:rsid w:val="00D4176F"/>
    <w:rsid w:val="00D428F2"/>
    <w:rsid w:val="00D43626"/>
    <w:rsid w:val="00D442B6"/>
    <w:rsid w:val="00D44961"/>
    <w:rsid w:val="00D449C0"/>
    <w:rsid w:val="00D45557"/>
    <w:rsid w:val="00D4584C"/>
    <w:rsid w:val="00D47447"/>
    <w:rsid w:val="00D47755"/>
    <w:rsid w:val="00D47773"/>
    <w:rsid w:val="00D50382"/>
    <w:rsid w:val="00D51F5C"/>
    <w:rsid w:val="00D524A4"/>
    <w:rsid w:val="00D5250A"/>
    <w:rsid w:val="00D52823"/>
    <w:rsid w:val="00D52AA9"/>
    <w:rsid w:val="00D53A2D"/>
    <w:rsid w:val="00D546F7"/>
    <w:rsid w:val="00D55F39"/>
    <w:rsid w:val="00D60565"/>
    <w:rsid w:val="00D60D01"/>
    <w:rsid w:val="00D6160C"/>
    <w:rsid w:val="00D62754"/>
    <w:rsid w:val="00D64236"/>
    <w:rsid w:val="00D64A28"/>
    <w:rsid w:val="00D64A2A"/>
    <w:rsid w:val="00D64E63"/>
    <w:rsid w:val="00D65111"/>
    <w:rsid w:val="00D70BF7"/>
    <w:rsid w:val="00D70D30"/>
    <w:rsid w:val="00D70D41"/>
    <w:rsid w:val="00D71278"/>
    <w:rsid w:val="00D71D62"/>
    <w:rsid w:val="00D7234D"/>
    <w:rsid w:val="00D7242D"/>
    <w:rsid w:val="00D7275D"/>
    <w:rsid w:val="00D73F34"/>
    <w:rsid w:val="00D75764"/>
    <w:rsid w:val="00D75FDE"/>
    <w:rsid w:val="00D7737D"/>
    <w:rsid w:val="00D7761E"/>
    <w:rsid w:val="00D80898"/>
    <w:rsid w:val="00D81336"/>
    <w:rsid w:val="00D82CE2"/>
    <w:rsid w:val="00D8483B"/>
    <w:rsid w:val="00D8544D"/>
    <w:rsid w:val="00D8567A"/>
    <w:rsid w:val="00D859C8"/>
    <w:rsid w:val="00D85A5A"/>
    <w:rsid w:val="00D869DF"/>
    <w:rsid w:val="00D875FE"/>
    <w:rsid w:val="00D91416"/>
    <w:rsid w:val="00D916FE"/>
    <w:rsid w:val="00D923AE"/>
    <w:rsid w:val="00D937B9"/>
    <w:rsid w:val="00D96729"/>
    <w:rsid w:val="00DA142C"/>
    <w:rsid w:val="00DA215F"/>
    <w:rsid w:val="00DA44B9"/>
    <w:rsid w:val="00DA534B"/>
    <w:rsid w:val="00DA5C6F"/>
    <w:rsid w:val="00DA6B20"/>
    <w:rsid w:val="00DB00FE"/>
    <w:rsid w:val="00DB2F64"/>
    <w:rsid w:val="00DB3113"/>
    <w:rsid w:val="00DB58CF"/>
    <w:rsid w:val="00DB6223"/>
    <w:rsid w:val="00DB79E6"/>
    <w:rsid w:val="00DC00C7"/>
    <w:rsid w:val="00DC0BD3"/>
    <w:rsid w:val="00DC224B"/>
    <w:rsid w:val="00DC32D6"/>
    <w:rsid w:val="00DC3906"/>
    <w:rsid w:val="00DC3CF5"/>
    <w:rsid w:val="00DC46A2"/>
    <w:rsid w:val="00DC4832"/>
    <w:rsid w:val="00DC5223"/>
    <w:rsid w:val="00DC6E0A"/>
    <w:rsid w:val="00DC6F1D"/>
    <w:rsid w:val="00DC7F23"/>
    <w:rsid w:val="00DD08E9"/>
    <w:rsid w:val="00DD0AB9"/>
    <w:rsid w:val="00DD599D"/>
    <w:rsid w:val="00DD78AF"/>
    <w:rsid w:val="00DE055A"/>
    <w:rsid w:val="00DE1132"/>
    <w:rsid w:val="00DE119E"/>
    <w:rsid w:val="00DE1620"/>
    <w:rsid w:val="00DE1E6C"/>
    <w:rsid w:val="00DE3A92"/>
    <w:rsid w:val="00DE4851"/>
    <w:rsid w:val="00DE7B28"/>
    <w:rsid w:val="00DF202E"/>
    <w:rsid w:val="00DF2B70"/>
    <w:rsid w:val="00DF4ED3"/>
    <w:rsid w:val="00DF7E48"/>
    <w:rsid w:val="00E01F67"/>
    <w:rsid w:val="00E02538"/>
    <w:rsid w:val="00E037D5"/>
    <w:rsid w:val="00E03CBF"/>
    <w:rsid w:val="00E050A3"/>
    <w:rsid w:val="00E06A20"/>
    <w:rsid w:val="00E11A8D"/>
    <w:rsid w:val="00E123DF"/>
    <w:rsid w:val="00E12E5E"/>
    <w:rsid w:val="00E1422F"/>
    <w:rsid w:val="00E144E0"/>
    <w:rsid w:val="00E20CE3"/>
    <w:rsid w:val="00E210DC"/>
    <w:rsid w:val="00E21677"/>
    <w:rsid w:val="00E223B4"/>
    <w:rsid w:val="00E22942"/>
    <w:rsid w:val="00E23359"/>
    <w:rsid w:val="00E2457C"/>
    <w:rsid w:val="00E24DCF"/>
    <w:rsid w:val="00E27747"/>
    <w:rsid w:val="00E30571"/>
    <w:rsid w:val="00E30E03"/>
    <w:rsid w:val="00E31306"/>
    <w:rsid w:val="00E324BA"/>
    <w:rsid w:val="00E33AC7"/>
    <w:rsid w:val="00E368BA"/>
    <w:rsid w:val="00E37A7C"/>
    <w:rsid w:val="00E37AFC"/>
    <w:rsid w:val="00E40467"/>
    <w:rsid w:val="00E41B78"/>
    <w:rsid w:val="00E43318"/>
    <w:rsid w:val="00E43EFA"/>
    <w:rsid w:val="00E4481B"/>
    <w:rsid w:val="00E44C52"/>
    <w:rsid w:val="00E470AC"/>
    <w:rsid w:val="00E50B10"/>
    <w:rsid w:val="00E50EFA"/>
    <w:rsid w:val="00E5213C"/>
    <w:rsid w:val="00E52E6D"/>
    <w:rsid w:val="00E532B9"/>
    <w:rsid w:val="00E55466"/>
    <w:rsid w:val="00E56775"/>
    <w:rsid w:val="00E577C2"/>
    <w:rsid w:val="00E60F31"/>
    <w:rsid w:val="00E624FF"/>
    <w:rsid w:val="00E64EF3"/>
    <w:rsid w:val="00E66346"/>
    <w:rsid w:val="00E66A7E"/>
    <w:rsid w:val="00E6706C"/>
    <w:rsid w:val="00E67733"/>
    <w:rsid w:val="00E70CC3"/>
    <w:rsid w:val="00E724DD"/>
    <w:rsid w:val="00E75A7E"/>
    <w:rsid w:val="00E801E2"/>
    <w:rsid w:val="00E8155E"/>
    <w:rsid w:val="00E8161B"/>
    <w:rsid w:val="00E82078"/>
    <w:rsid w:val="00E82B68"/>
    <w:rsid w:val="00E833DC"/>
    <w:rsid w:val="00E84C7F"/>
    <w:rsid w:val="00E8603E"/>
    <w:rsid w:val="00E860EC"/>
    <w:rsid w:val="00E87051"/>
    <w:rsid w:val="00E907A6"/>
    <w:rsid w:val="00E90F66"/>
    <w:rsid w:val="00E90FFD"/>
    <w:rsid w:val="00E9116C"/>
    <w:rsid w:val="00E91573"/>
    <w:rsid w:val="00E917AC"/>
    <w:rsid w:val="00E91FEB"/>
    <w:rsid w:val="00E9213D"/>
    <w:rsid w:val="00E925D7"/>
    <w:rsid w:val="00E92A2A"/>
    <w:rsid w:val="00E939E1"/>
    <w:rsid w:val="00E93EA9"/>
    <w:rsid w:val="00E94C15"/>
    <w:rsid w:val="00E95348"/>
    <w:rsid w:val="00E95399"/>
    <w:rsid w:val="00E95E45"/>
    <w:rsid w:val="00EA0DA0"/>
    <w:rsid w:val="00EA111E"/>
    <w:rsid w:val="00EA18EE"/>
    <w:rsid w:val="00EA1AA6"/>
    <w:rsid w:val="00EA26B2"/>
    <w:rsid w:val="00EA4100"/>
    <w:rsid w:val="00EA62FD"/>
    <w:rsid w:val="00EA7842"/>
    <w:rsid w:val="00EB025F"/>
    <w:rsid w:val="00EB0A5E"/>
    <w:rsid w:val="00EB0FA3"/>
    <w:rsid w:val="00EB252A"/>
    <w:rsid w:val="00EB40BC"/>
    <w:rsid w:val="00EB51DF"/>
    <w:rsid w:val="00EB5824"/>
    <w:rsid w:val="00EB64E4"/>
    <w:rsid w:val="00EB7330"/>
    <w:rsid w:val="00EB7F76"/>
    <w:rsid w:val="00EC0688"/>
    <w:rsid w:val="00EC1248"/>
    <w:rsid w:val="00EC55DF"/>
    <w:rsid w:val="00EC55E8"/>
    <w:rsid w:val="00EC62C6"/>
    <w:rsid w:val="00EC79C7"/>
    <w:rsid w:val="00ED056B"/>
    <w:rsid w:val="00ED5696"/>
    <w:rsid w:val="00ED6CDF"/>
    <w:rsid w:val="00EE1541"/>
    <w:rsid w:val="00EE2D8E"/>
    <w:rsid w:val="00EE5FD7"/>
    <w:rsid w:val="00EE7BBC"/>
    <w:rsid w:val="00EE7E39"/>
    <w:rsid w:val="00EF119A"/>
    <w:rsid w:val="00EF17D1"/>
    <w:rsid w:val="00EF34D9"/>
    <w:rsid w:val="00EF4238"/>
    <w:rsid w:val="00EF6246"/>
    <w:rsid w:val="00EF6471"/>
    <w:rsid w:val="00EF77EC"/>
    <w:rsid w:val="00F0094E"/>
    <w:rsid w:val="00F01AB3"/>
    <w:rsid w:val="00F02CB6"/>
    <w:rsid w:val="00F02FC8"/>
    <w:rsid w:val="00F03316"/>
    <w:rsid w:val="00F05C13"/>
    <w:rsid w:val="00F05DBE"/>
    <w:rsid w:val="00F11029"/>
    <w:rsid w:val="00F115E1"/>
    <w:rsid w:val="00F11BF0"/>
    <w:rsid w:val="00F11F2B"/>
    <w:rsid w:val="00F12223"/>
    <w:rsid w:val="00F12853"/>
    <w:rsid w:val="00F12855"/>
    <w:rsid w:val="00F14442"/>
    <w:rsid w:val="00F14FDC"/>
    <w:rsid w:val="00F1544D"/>
    <w:rsid w:val="00F15CA5"/>
    <w:rsid w:val="00F1729F"/>
    <w:rsid w:val="00F17354"/>
    <w:rsid w:val="00F17A89"/>
    <w:rsid w:val="00F22119"/>
    <w:rsid w:val="00F22846"/>
    <w:rsid w:val="00F230FF"/>
    <w:rsid w:val="00F243A2"/>
    <w:rsid w:val="00F2548A"/>
    <w:rsid w:val="00F2573B"/>
    <w:rsid w:val="00F25FE5"/>
    <w:rsid w:val="00F30D43"/>
    <w:rsid w:val="00F32639"/>
    <w:rsid w:val="00F32BEA"/>
    <w:rsid w:val="00F33719"/>
    <w:rsid w:val="00F35C4E"/>
    <w:rsid w:val="00F36C42"/>
    <w:rsid w:val="00F36F09"/>
    <w:rsid w:val="00F375CB"/>
    <w:rsid w:val="00F37B52"/>
    <w:rsid w:val="00F40FA9"/>
    <w:rsid w:val="00F414E2"/>
    <w:rsid w:val="00F41657"/>
    <w:rsid w:val="00F4239B"/>
    <w:rsid w:val="00F42BC9"/>
    <w:rsid w:val="00F4693D"/>
    <w:rsid w:val="00F50491"/>
    <w:rsid w:val="00F51530"/>
    <w:rsid w:val="00F5169F"/>
    <w:rsid w:val="00F5518D"/>
    <w:rsid w:val="00F5587C"/>
    <w:rsid w:val="00F55B07"/>
    <w:rsid w:val="00F57463"/>
    <w:rsid w:val="00F576E3"/>
    <w:rsid w:val="00F604B1"/>
    <w:rsid w:val="00F6069E"/>
    <w:rsid w:val="00F60D9F"/>
    <w:rsid w:val="00F60F9F"/>
    <w:rsid w:val="00F61AB8"/>
    <w:rsid w:val="00F61D50"/>
    <w:rsid w:val="00F61F8A"/>
    <w:rsid w:val="00F62641"/>
    <w:rsid w:val="00F6281A"/>
    <w:rsid w:val="00F62AE1"/>
    <w:rsid w:val="00F635F0"/>
    <w:rsid w:val="00F63908"/>
    <w:rsid w:val="00F640F1"/>
    <w:rsid w:val="00F6555A"/>
    <w:rsid w:val="00F65CFD"/>
    <w:rsid w:val="00F67CE9"/>
    <w:rsid w:val="00F73BF3"/>
    <w:rsid w:val="00F7427F"/>
    <w:rsid w:val="00F74786"/>
    <w:rsid w:val="00F75139"/>
    <w:rsid w:val="00F8090F"/>
    <w:rsid w:val="00F80A19"/>
    <w:rsid w:val="00F80E61"/>
    <w:rsid w:val="00F81FBA"/>
    <w:rsid w:val="00F82601"/>
    <w:rsid w:val="00F82F92"/>
    <w:rsid w:val="00F84273"/>
    <w:rsid w:val="00F85173"/>
    <w:rsid w:val="00F858FD"/>
    <w:rsid w:val="00F9102E"/>
    <w:rsid w:val="00F912F3"/>
    <w:rsid w:val="00F91A08"/>
    <w:rsid w:val="00F91BB5"/>
    <w:rsid w:val="00F92698"/>
    <w:rsid w:val="00F93CE8"/>
    <w:rsid w:val="00F949D4"/>
    <w:rsid w:val="00F97BCB"/>
    <w:rsid w:val="00FA007F"/>
    <w:rsid w:val="00FA086D"/>
    <w:rsid w:val="00FA0872"/>
    <w:rsid w:val="00FA1F63"/>
    <w:rsid w:val="00FA2761"/>
    <w:rsid w:val="00FA4B8D"/>
    <w:rsid w:val="00FA4CE1"/>
    <w:rsid w:val="00FA5BFB"/>
    <w:rsid w:val="00FA679F"/>
    <w:rsid w:val="00FB01FE"/>
    <w:rsid w:val="00FB069A"/>
    <w:rsid w:val="00FB084B"/>
    <w:rsid w:val="00FB0B9E"/>
    <w:rsid w:val="00FB1C1C"/>
    <w:rsid w:val="00FB2EA8"/>
    <w:rsid w:val="00FB30E4"/>
    <w:rsid w:val="00FB4B09"/>
    <w:rsid w:val="00FB4BB8"/>
    <w:rsid w:val="00FB6834"/>
    <w:rsid w:val="00FB6C6A"/>
    <w:rsid w:val="00FB790E"/>
    <w:rsid w:val="00FC07D8"/>
    <w:rsid w:val="00FC0D38"/>
    <w:rsid w:val="00FC256B"/>
    <w:rsid w:val="00FC2E38"/>
    <w:rsid w:val="00FC42DD"/>
    <w:rsid w:val="00FC49A1"/>
    <w:rsid w:val="00FC75BB"/>
    <w:rsid w:val="00FD1057"/>
    <w:rsid w:val="00FD262B"/>
    <w:rsid w:val="00FD3098"/>
    <w:rsid w:val="00FD43B0"/>
    <w:rsid w:val="00FD5293"/>
    <w:rsid w:val="00FD6A86"/>
    <w:rsid w:val="00FE0152"/>
    <w:rsid w:val="00FE058C"/>
    <w:rsid w:val="00FE1857"/>
    <w:rsid w:val="00FE29B4"/>
    <w:rsid w:val="00FE2E7C"/>
    <w:rsid w:val="00FE317F"/>
    <w:rsid w:val="00FE39B4"/>
    <w:rsid w:val="00FE3C5F"/>
    <w:rsid w:val="00FE3CBC"/>
    <w:rsid w:val="00FE40C5"/>
    <w:rsid w:val="00FE4FF9"/>
    <w:rsid w:val="00FE53F8"/>
    <w:rsid w:val="00FE54FA"/>
    <w:rsid w:val="00FE6A05"/>
    <w:rsid w:val="00FF06DE"/>
    <w:rsid w:val="00FF1A49"/>
    <w:rsid w:val="00FF333F"/>
    <w:rsid w:val="00FF353D"/>
    <w:rsid w:val="00FF6753"/>
    <w:rsid w:val="00FF7079"/>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0010AF"/>
  <w15:chartTrackingRefBased/>
  <w15:docId w15:val="{A5E04AAF-753D-4743-B561-C4F3388F6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E579B"/>
    <w:pPr>
      <w:spacing w:line="240" w:lineRule="auto"/>
      <w:jc w:val="both"/>
    </w:pPr>
    <w:rPr>
      <w:rFonts w:ascii="Arial" w:hAnsi="Arial"/>
      <w:sz w:val="20"/>
    </w:rPr>
  </w:style>
  <w:style w:type="paragraph" w:styleId="berschrift1">
    <w:name w:val="heading 1"/>
    <w:basedOn w:val="Standard"/>
    <w:next w:val="Standard"/>
    <w:link w:val="berschrift1Zchn"/>
    <w:uiPriority w:val="9"/>
    <w:qFormat/>
    <w:rsid w:val="00B96B26"/>
    <w:pPr>
      <w:keepNext/>
      <w:keepLines/>
      <w:spacing w:before="360" w:after="120"/>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D25081"/>
    <w:pPr>
      <w:keepNext/>
      <w:keepLines/>
      <w:spacing w:before="160" w:after="120"/>
      <w:outlineLvl w:val="1"/>
    </w:pPr>
    <w:rPr>
      <w:rFonts w:eastAsiaTheme="majorEastAsia" w:cstheme="majorBidi"/>
      <w:b/>
      <w:sz w:val="22"/>
      <w:szCs w:val="26"/>
    </w:rPr>
  </w:style>
  <w:style w:type="paragraph" w:styleId="berschrift3">
    <w:name w:val="heading 3"/>
    <w:basedOn w:val="Standard"/>
    <w:next w:val="Standard"/>
    <w:link w:val="berschrift3Zchn"/>
    <w:uiPriority w:val="9"/>
    <w:unhideWhenUsed/>
    <w:qFormat/>
    <w:rsid w:val="001915B1"/>
    <w:pPr>
      <w:keepNext/>
      <w:keepLines/>
      <w:spacing w:before="40" w:after="0"/>
      <w:jc w:val="left"/>
      <w:outlineLvl w:val="2"/>
    </w:pPr>
    <w:rPr>
      <w:rFonts w:eastAsiaTheme="majorEastAsia" w:cstheme="majorBidi"/>
      <w:i/>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6B26"/>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25081"/>
    <w:rPr>
      <w:rFonts w:ascii="Arial" w:eastAsiaTheme="majorEastAsia" w:hAnsi="Arial" w:cstheme="majorBidi"/>
      <w:b/>
      <w:szCs w:val="26"/>
    </w:rPr>
  </w:style>
  <w:style w:type="character" w:customStyle="1" w:styleId="berschrift3Zchn">
    <w:name w:val="Überschrift 3 Zchn"/>
    <w:basedOn w:val="Absatz-Standardschriftart"/>
    <w:link w:val="berschrift3"/>
    <w:uiPriority w:val="9"/>
    <w:rsid w:val="001915B1"/>
    <w:rPr>
      <w:rFonts w:ascii="Arial" w:eastAsiaTheme="majorEastAsia" w:hAnsi="Arial" w:cstheme="majorBidi"/>
      <w:i/>
      <w:sz w:val="20"/>
      <w:szCs w:val="24"/>
    </w:rPr>
  </w:style>
  <w:style w:type="paragraph" w:styleId="Titel">
    <w:name w:val="Title"/>
    <w:basedOn w:val="Standard"/>
    <w:next w:val="Standard"/>
    <w:link w:val="TitelZchn"/>
    <w:uiPriority w:val="10"/>
    <w:qFormat/>
    <w:rsid w:val="001915B1"/>
    <w:pPr>
      <w:spacing w:after="0"/>
      <w:contextualSpacing/>
      <w:jc w:val="center"/>
    </w:pPr>
    <w:rPr>
      <w:rFonts w:eastAsiaTheme="majorEastAsia" w:cstheme="majorBidi"/>
      <w:b/>
      <w:spacing w:val="-10"/>
      <w:kern w:val="28"/>
      <w:sz w:val="28"/>
      <w:szCs w:val="56"/>
    </w:rPr>
  </w:style>
  <w:style w:type="character" w:customStyle="1" w:styleId="TitelZchn">
    <w:name w:val="Titel Zchn"/>
    <w:basedOn w:val="Absatz-Standardschriftart"/>
    <w:link w:val="Titel"/>
    <w:uiPriority w:val="10"/>
    <w:rsid w:val="001915B1"/>
    <w:rPr>
      <w:rFonts w:ascii="Arial" w:eastAsiaTheme="majorEastAsia" w:hAnsi="Arial" w:cstheme="majorBidi"/>
      <w:b/>
      <w:spacing w:val="-10"/>
      <w:kern w:val="28"/>
      <w:sz w:val="28"/>
      <w:szCs w:val="56"/>
    </w:rPr>
  </w:style>
  <w:style w:type="paragraph" w:styleId="Listenabsatz">
    <w:name w:val="List Paragraph"/>
    <w:basedOn w:val="Standard"/>
    <w:uiPriority w:val="34"/>
    <w:qFormat/>
    <w:rsid w:val="00D0375F"/>
    <w:pPr>
      <w:ind w:left="720"/>
      <w:contextualSpacing/>
    </w:pPr>
  </w:style>
  <w:style w:type="paragraph" w:styleId="Funotentext">
    <w:name w:val="footnote text"/>
    <w:basedOn w:val="Standard"/>
    <w:link w:val="FunotentextZchn"/>
    <w:uiPriority w:val="99"/>
    <w:semiHidden/>
    <w:unhideWhenUsed/>
    <w:rsid w:val="009D53B8"/>
    <w:pPr>
      <w:spacing w:after="0"/>
    </w:pPr>
    <w:rPr>
      <w:szCs w:val="20"/>
    </w:rPr>
  </w:style>
  <w:style w:type="character" w:customStyle="1" w:styleId="FunotentextZchn">
    <w:name w:val="Fußnotentext Zchn"/>
    <w:basedOn w:val="Absatz-Standardschriftart"/>
    <w:link w:val="Funotentext"/>
    <w:uiPriority w:val="99"/>
    <w:semiHidden/>
    <w:rsid w:val="009D53B8"/>
    <w:rPr>
      <w:rFonts w:ascii="Arial" w:hAnsi="Arial"/>
      <w:sz w:val="20"/>
      <w:szCs w:val="20"/>
    </w:rPr>
  </w:style>
  <w:style w:type="character" w:styleId="Funotenzeichen">
    <w:name w:val="footnote reference"/>
    <w:basedOn w:val="Absatz-Standardschriftart"/>
    <w:uiPriority w:val="99"/>
    <w:semiHidden/>
    <w:unhideWhenUsed/>
    <w:rsid w:val="009D53B8"/>
    <w:rPr>
      <w:vertAlign w:val="superscript"/>
    </w:rPr>
  </w:style>
  <w:style w:type="paragraph" w:styleId="Sprechblasentext">
    <w:name w:val="Balloon Text"/>
    <w:basedOn w:val="Standard"/>
    <w:link w:val="SprechblasentextZchn"/>
    <w:uiPriority w:val="99"/>
    <w:semiHidden/>
    <w:unhideWhenUsed/>
    <w:rsid w:val="00472E87"/>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72E87"/>
    <w:rPr>
      <w:rFonts w:ascii="Segoe UI" w:hAnsi="Segoe UI" w:cs="Segoe UI"/>
      <w:sz w:val="18"/>
      <w:szCs w:val="18"/>
    </w:rPr>
  </w:style>
  <w:style w:type="table" w:styleId="Tabellenraster">
    <w:name w:val="Table Grid"/>
    <w:basedOn w:val="NormaleTabelle"/>
    <w:uiPriority w:val="39"/>
    <w:rsid w:val="00915E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6E0CE9"/>
    <w:pPr>
      <w:spacing w:after="0" w:line="480" w:lineRule="auto"/>
      <w:ind w:left="720" w:hanging="720"/>
    </w:pPr>
  </w:style>
  <w:style w:type="character" w:styleId="Kommentarzeichen">
    <w:name w:val="annotation reference"/>
    <w:basedOn w:val="Absatz-Standardschriftart"/>
    <w:uiPriority w:val="99"/>
    <w:semiHidden/>
    <w:unhideWhenUsed/>
    <w:rsid w:val="003B1EF8"/>
    <w:rPr>
      <w:sz w:val="16"/>
      <w:szCs w:val="16"/>
    </w:rPr>
  </w:style>
  <w:style w:type="paragraph" w:styleId="Kommentartext">
    <w:name w:val="annotation text"/>
    <w:basedOn w:val="Standard"/>
    <w:link w:val="KommentartextZchn"/>
    <w:uiPriority w:val="99"/>
    <w:semiHidden/>
    <w:unhideWhenUsed/>
    <w:rsid w:val="003B1EF8"/>
    <w:rPr>
      <w:szCs w:val="20"/>
    </w:rPr>
  </w:style>
  <w:style w:type="character" w:customStyle="1" w:styleId="KommentartextZchn">
    <w:name w:val="Kommentartext Zchn"/>
    <w:basedOn w:val="Absatz-Standardschriftart"/>
    <w:link w:val="Kommentartext"/>
    <w:uiPriority w:val="99"/>
    <w:semiHidden/>
    <w:rsid w:val="003B1EF8"/>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3B1EF8"/>
    <w:rPr>
      <w:b/>
      <w:bCs/>
    </w:rPr>
  </w:style>
  <w:style w:type="character" w:customStyle="1" w:styleId="KommentarthemaZchn">
    <w:name w:val="Kommentarthema Zchn"/>
    <w:basedOn w:val="KommentartextZchn"/>
    <w:link w:val="Kommentarthema"/>
    <w:uiPriority w:val="99"/>
    <w:semiHidden/>
    <w:rsid w:val="003B1EF8"/>
    <w:rPr>
      <w:rFonts w:ascii="Arial" w:hAnsi="Arial"/>
      <w:b/>
      <w:bCs/>
      <w:sz w:val="20"/>
      <w:szCs w:val="20"/>
    </w:rPr>
  </w:style>
  <w:style w:type="character" w:styleId="Endnotenzeichen">
    <w:name w:val="endnote reference"/>
    <w:basedOn w:val="Absatz-Standardschriftart"/>
    <w:uiPriority w:val="99"/>
    <w:semiHidden/>
    <w:unhideWhenUsed/>
    <w:rsid w:val="000422BF"/>
    <w:rPr>
      <w:vertAlign w:val="superscript"/>
    </w:rPr>
  </w:style>
  <w:style w:type="paragraph" w:styleId="Inhaltsverzeichnisberschrift">
    <w:name w:val="TOC Heading"/>
    <w:basedOn w:val="berschrift1"/>
    <w:next w:val="Standard"/>
    <w:uiPriority w:val="39"/>
    <w:unhideWhenUsed/>
    <w:qFormat/>
    <w:rsid w:val="000F50AA"/>
    <w:pPr>
      <w:spacing w:before="240" w:after="0" w:line="259" w:lineRule="auto"/>
      <w:outlineLvl w:val="9"/>
    </w:pPr>
    <w:rPr>
      <w:rFonts w:asciiTheme="majorHAnsi" w:hAnsiTheme="majorHAnsi"/>
      <w:b w:val="0"/>
      <w:color w:val="2F5496" w:themeColor="accent1" w:themeShade="BF"/>
      <w:sz w:val="32"/>
      <w:lang w:eastAsia="de-CH"/>
    </w:rPr>
  </w:style>
  <w:style w:type="paragraph" w:styleId="Verzeichnis1">
    <w:name w:val="toc 1"/>
    <w:basedOn w:val="Standard"/>
    <w:next w:val="Standard"/>
    <w:autoRedefine/>
    <w:uiPriority w:val="39"/>
    <w:unhideWhenUsed/>
    <w:rsid w:val="00A33E7D"/>
    <w:pPr>
      <w:tabs>
        <w:tab w:val="right" w:leader="dot" w:pos="9060"/>
      </w:tabs>
      <w:spacing w:after="100"/>
    </w:pPr>
  </w:style>
  <w:style w:type="character" w:styleId="Hyperlink">
    <w:name w:val="Hyperlink"/>
    <w:basedOn w:val="Absatz-Standardschriftart"/>
    <w:uiPriority w:val="99"/>
    <w:unhideWhenUsed/>
    <w:rsid w:val="000F50AA"/>
    <w:rPr>
      <w:color w:val="0563C1" w:themeColor="hyperlink"/>
      <w:u w:val="single"/>
    </w:rPr>
  </w:style>
  <w:style w:type="paragraph" w:styleId="Verzeichnis2">
    <w:name w:val="toc 2"/>
    <w:basedOn w:val="Standard"/>
    <w:next w:val="Standard"/>
    <w:autoRedefine/>
    <w:uiPriority w:val="39"/>
    <w:unhideWhenUsed/>
    <w:rsid w:val="0081676F"/>
    <w:pPr>
      <w:tabs>
        <w:tab w:val="left" w:pos="880"/>
        <w:tab w:val="right" w:leader="dot" w:pos="9060"/>
      </w:tabs>
      <w:spacing w:after="100"/>
      <w:ind w:left="200"/>
    </w:pPr>
  </w:style>
  <w:style w:type="paragraph" w:styleId="Verzeichnis3">
    <w:name w:val="toc 3"/>
    <w:basedOn w:val="Standard"/>
    <w:next w:val="Standard"/>
    <w:autoRedefine/>
    <w:uiPriority w:val="39"/>
    <w:unhideWhenUsed/>
    <w:rsid w:val="000E3924"/>
    <w:pPr>
      <w:spacing w:after="100" w:line="259" w:lineRule="auto"/>
      <w:ind w:left="440"/>
      <w:jc w:val="left"/>
    </w:pPr>
    <w:rPr>
      <w:rFonts w:asciiTheme="minorHAnsi" w:eastAsiaTheme="minorEastAsia" w:hAnsiTheme="minorHAnsi" w:cs="Times New Roman"/>
      <w:sz w:val="22"/>
      <w:lang w:eastAsia="de-CH"/>
    </w:rPr>
  </w:style>
  <w:style w:type="paragraph" w:styleId="Beschriftung">
    <w:name w:val="caption"/>
    <w:basedOn w:val="Standard"/>
    <w:next w:val="Standard"/>
    <w:uiPriority w:val="35"/>
    <w:unhideWhenUsed/>
    <w:qFormat/>
    <w:rsid w:val="003D4CFB"/>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8B4BF2"/>
    <w:pPr>
      <w:spacing w:after="0"/>
    </w:pPr>
  </w:style>
  <w:style w:type="paragraph" w:styleId="StandardWeb">
    <w:name w:val="Normal (Web)"/>
    <w:basedOn w:val="Standard"/>
    <w:uiPriority w:val="99"/>
    <w:semiHidden/>
    <w:unhideWhenUsed/>
    <w:rsid w:val="008B4BF2"/>
    <w:pPr>
      <w:spacing w:before="100" w:beforeAutospacing="1" w:after="100" w:afterAutospacing="1"/>
      <w:jc w:val="left"/>
    </w:pPr>
    <w:rPr>
      <w:rFonts w:ascii="Times New Roman" w:eastAsia="Times New Roman" w:hAnsi="Times New Roman" w:cs="Times New Roman"/>
      <w:sz w:val="24"/>
      <w:szCs w:val="24"/>
      <w:lang w:eastAsia="de-CH"/>
    </w:rPr>
  </w:style>
  <w:style w:type="paragraph" w:styleId="Kopfzeile">
    <w:name w:val="header"/>
    <w:basedOn w:val="Standard"/>
    <w:link w:val="KopfzeileZchn"/>
    <w:uiPriority w:val="99"/>
    <w:unhideWhenUsed/>
    <w:rsid w:val="003E484A"/>
    <w:pPr>
      <w:tabs>
        <w:tab w:val="center" w:pos="4536"/>
        <w:tab w:val="right" w:pos="9072"/>
      </w:tabs>
      <w:spacing w:after="0"/>
    </w:pPr>
  </w:style>
  <w:style w:type="character" w:customStyle="1" w:styleId="KopfzeileZchn">
    <w:name w:val="Kopfzeile Zchn"/>
    <w:basedOn w:val="Absatz-Standardschriftart"/>
    <w:link w:val="Kopfzeile"/>
    <w:uiPriority w:val="99"/>
    <w:rsid w:val="003E484A"/>
    <w:rPr>
      <w:rFonts w:ascii="Arial" w:hAnsi="Arial"/>
      <w:sz w:val="20"/>
    </w:rPr>
  </w:style>
  <w:style w:type="paragraph" w:styleId="Fuzeile">
    <w:name w:val="footer"/>
    <w:basedOn w:val="Standard"/>
    <w:link w:val="FuzeileZchn"/>
    <w:uiPriority w:val="99"/>
    <w:unhideWhenUsed/>
    <w:rsid w:val="003E484A"/>
    <w:pPr>
      <w:tabs>
        <w:tab w:val="center" w:pos="4536"/>
        <w:tab w:val="right" w:pos="9072"/>
      </w:tabs>
      <w:spacing w:after="0"/>
    </w:pPr>
  </w:style>
  <w:style w:type="character" w:customStyle="1" w:styleId="FuzeileZchn">
    <w:name w:val="Fußzeile Zchn"/>
    <w:basedOn w:val="Absatz-Standardschriftart"/>
    <w:link w:val="Fuzeile"/>
    <w:uiPriority w:val="99"/>
    <w:rsid w:val="003E484A"/>
    <w:rPr>
      <w:rFonts w:ascii="Arial" w:hAnsi="Arial"/>
      <w:sz w:val="20"/>
    </w:rPr>
  </w:style>
  <w:style w:type="character" w:styleId="NichtaufgelsteErwhnung">
    <w:name w:val="Unresolved Mention"/>
    <w:basedOn w:val="Absatz-Standardschriftart"/>
    <w:uiPriority w:val="99"/>
    <w:semiHidden/>
    <w:unhideWhenUsed/>
    <w:rsid w:val="001F0453"/>
    <w:rPr>
      <w:color w:val="605E5C"/>
      <w:shd w:val="clear" w:color="auto" w:fill="E1DFDD"/>
    </w:rPr>
  </w:style>
  <w:style w:type="character" w:styleId="BesuchterLink">
    <w:name w:val="FollowedHyperlink"/>
    <w:basedOn w:val="Absatz-Standardschriftart"/>
    <w:uiPriority w:val="99"/>
    <w:semiHidden/>
    <w:unhideWhenUsed/>
    <w:rsid w:val="001F0453"/>
    <w:rPr>
      <w:color w:val="954F72" w:themeColor="followedHyperlink"/>
      <w:u w:val="single"/>
    </w:rPr>
  </w:style>
  <w:style w:type="table" w:styleId="EinfacheTabelle5">
    <w:name w:val="Plain Table 5"/>
    <w:basedOn w:val="NormaleTabelle"/>
    <w:uiPriority w:val="45"/>
    <w:rsid w:val="00CD579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4">
    <w:name w:val="Plain Table 4"/>
    <w:basedOn w:val="NormaleTabelle"/>
    <w:uiPriority w:val="44"/>
    <w:rsid w:val="00CD579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CD579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6farbig">
    <w:name w:val="Grid Table 6 Colorful"/>
    <w:basedOn w:val="NormaleTabelle"/>
    <w:uiPriority w:val="51"/>
    <w:rsid w:val="00CD579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ervorhebung">
    <w:name w:val="Emphasis"/>
    <w:basedOn w:val="Absatz-Standardschriftart"/>
    <w:uiPriority w:val="20"/>
    <w:qFormat/>
    <w:rsid w:val="00FE058C"/>
    <w:rPr>
      <w:i/>
      <w:iCs/>
    </w:rPr>
  </w:style>
  <w:style w:type="character" w:styleId="Platzhaltertext">
    <w:name w:val="Placeholder Text"/>
    <w:basedOn w:val="Absatz-Standardschriftart"/>
    <w:uiPriority w:val="99"/>
    <w:semiHidden/>
    <w:rsid w:val="00573D7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0299047">
      <w:bodyDiv w:val="1"/>
      <w:marLeft w:val="0"/>
      <w:marRight w:val="0"/>
      <w:marTop w:val="0"/>
      <w:marBottom w:val="0"/>
      <w:divBdr>
        <w:top w:val="none" w:sz="0" w:space="0" w:color="auto"/>
        <w:left w:val="none" w:sz="0" w:space="0" w:color="auto"/>
        <w:bottom w:val="none" w:sz="0" w:space="0" w:color="auto"/>
        <w:right w:val="none" w:sz="0" w:space="0" w:color="auto"/>
      </w:divBdr>
    </w:div>
    <w:div w:id="727844422">
      <w:bodyDiv w:val="1"/>
      <w:marLeft w:val="0"/>
      <w:marRight w:val="0"/>
      <w:marTop w:val="0"/>
      <w:marBottom w:val="0"/>
      <w:divBdr>
        <w:top w:val="none" w:sz="0" w:space="0" w:color="auto"/>
        <w:left w:val="none" w:sz="0" w:space="0" w:color="auto"/>
        <w:bottom w:val="none" w:sz="0" w:space="0" w:color="auto"/>
        <w:right w:val="none" w:sz="0" w:space="0" w:color="auto"/>
      </w:divBdr>
    </w:div>
    <w:div w:id="1077174130">
      <w:bodyDiv w:val="1"/>
      <w:marLeft w:val="0"/>
      <w:marRight w:val="0"/>
      <w:marTop w:val="0"/>
      <w:marBottom w:val="0"/>
      <w:divBdr>
        <w:top w:val="none" w:sz="0" w:space="0" w:color="auto"/>
        <w:left w:val="none" w:sz="0" w:space="0" w:color="auto"/>
        <w:bottom w:val="none" w:sz="0" w:space="0" w:color="auto"/>
        <w:right w:val="none" w:sz="0" w:space="0" w:color="auto"/>
      </w:divBdr>
    </w:div>
    <w:div w:id="1459030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G:\01_Ausbildung\03_HSLU_MSc_IDS\01_Module\02_FS20_Time%20Series%20in%20Finance\tsa_repo\Paper_Pr&#228;sentation\PortfolioZusammenstellungSMI_blaser_gruetter.docx"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07/relationships/hdphoto" Target="media/hdphoto1.wdp"/><Relationship Id="rId10" Type="http://schemas.openxmlformats.org/officeDocument/2006/relationships/hyperlink" Target="file:///G:\01_Ausbildung\03_HSLU_MSc_IDS\01_Module\02_FS20_Time%20Series%20in%20Finance\tsa_repo\Paper_Pr&#228;sentation\PortfolioZusammenstellungSMI_blaser_gruetter.docx"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file:///G:\01_Ausbildung\03_HSLU_MSc_IDS\01_Module\02_FS20_Time%20Series%20in%20Finance\tsa_repo\Paper_Pr&#228;sentation\PortfolioZusammenstellungSMI_blaser_gruetter.docx"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google.com/" TargetMode="External"/><Relationship Id="rId2" Type="http://schemas.openxmlformats.org/officeDocument/2006/relationships/hyperlink" Target="https://link.springer.com/" TargetMode="External"/><Relationship Id="rId1" Type="http://schemas.openxmlformats.org/officeDocument/2006/relationships/hyperlink" Target="https://scholar.google.ch/"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3B403D-5ED5-48C1-A2EF-FBFB3B5ED4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7916</Words>
  <Characters>49875</Characters>
  <Application>Microsoft Office Word</Application>
  <DocSecurity>0</DocSecurity>
  <Lines>415</Lines>
  <Paragraphs>11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7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ütter Bodo (s)</dc:creator>
  <cp:keywords/>
  <dc:description/>
  <cp:lastModifiedBy>Markus Blaser</cp:lastModifiedBy>
  <cp:revision>344</cp:revision>
  <cp:lastPrinted>2020-05-26T13:41:00Z</cp:lastPrinted>
  <dcterms:created xsi:type="dcterms:W3CDTF">2020-05-04T12:11:00Z</dcterms:created>
  <dcterms:modified xsi:type="dcterms:W3CDTF">2020-05-26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NwlaaG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426820e-7fd1-3519-9bbe-0b4f7c8c0891</vt:lpwstr>
  </property>
  <property fmtid="{D5CDD505-2E9C-101B-9397-08002B2CF9AE}" pid="26" name="Mendeley Citation Style_1">
    <vt:lpwstr>http://www.zotero.org/styles/apa</vt:lpwstr>
  </property>
</Properties>
</file>